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95AF4" w:rsidRDefault="00B92AF9">
      <w:pPr>
        <w:pStyle w:val="SBCtitle"/>
      </w:pPr>
      <w:r>
        <w:t>Título</w:t>
      </w:r>
    </w:p>
    <w:p w:rsidR="00675D49" w:rsidRPr="00646A03" w:rsidRDefault="00B92AF9" w:rsidP="00675D49">
      <w:pPr>
        <w:pStyle w:val="Author"/>
        <w:rPr>
          <w:vertAlign w:val="superscript"/>
          <w:lang w:val="pt-BR"/>
        </w:rPr>
      </w:pPr>
      <w:r>
        <w:rPr>
          <w:lang w:val="pt-BR"/>
        </w:rPr>
        <w:t>Aluno</w:t>
      </w:r>
      <w:r w:rsidR="00675D49">
        <w:rPr>
          <w:vertAlign w:val="superscript"/>
          <w:lang w:val="pt-BR"/>
        </w:rPr>
        <w:t>1</w:t>
      </w:r>
      <w:r w:rsidR="00675D49">
        <w:rPr>
          <w:lang w:val="pt-BR"/>
        </w:rPr>
        <w:t xml:space="preserve">, </w:t>
      </w:r>
      <w:r>
        <w:rPr>
          <w:lang w:val="pt-BR"/>
        </w:rPr>
        <w:t>Aluno</w:t>
      </w:r>
      <w:r w:rsidR="00675D49">
        <w:rPr>
          <w:vertAlign w:val="superscript"/>
          <w:lang w:val="pt-BR"/>
        </w:rPr>
        <w:t>1</w:t>
      </w:r>
    </w:p>
    <w:p w:rsidR="00675D49" w:rsidRDefault="00675D49" w:rsidP="00675D49">
      <w:pPr>
        <w:spacing w:before="240"/>
        <w:jc w:val="center"/>
      </w:pPr>
      <w:r w:rsidRPr="003C25DE">
        <w:rPr>
          <w:rStyle w:val="AddressChar"/>
          <w:rFonts w:eastAsia="Bitstream Vera Sans"/>
          <w:vertAlign w:val="superscript"/>
        </w:rPr>
        <w:t>1</w:t>
      </w:r>
      <w:r w:rsidR="009A2000">
        <w:t>CEFET/RJ</w:t>
      </w:r>
      <w:bookmarkStart w:id="0" w:name="_GoBack"/>
      <w:bookmarkEnd w:id="0"/>
    </w:p>
    <w:p w:rsidR="00675D49" w:rsidRPr="00675D49" w:rsidRDefault="00B92AF9" w:rsidP="00675D49">
      <w:pPr>
        <w:pStyle w:val="Email"/>
      </w:pPr>
      <w:r>
        <w:rPr>
          <w:lang w:val="pt-BR"/>
        </w:rPr>
        <w:t>email</w:t>
      </w:r>
      <w:r w:rsidR="00675D49" w:rsidRPr="00464FD0">
        <w:rPr>
          <w:lang w:val="pt-BR"/>
        </w:rPr>
        <w:t>@</w:t>
      </w:r>
      <w:r>
        <w:rPr>
          <w:lang w:val="pt-BR"/>
        </w:rPr>
        <w:t>email</w:t>
      </w:r>
      <w:r w:rsidR="00675D49" w:rsidRPr="00464FD0">
        <w:rPr>
          <w:lang w:val="pt-BR"/>
        </w:rPr>
        <w:t>.com</w:t>
      </w:r>
      <w:r w:rsidR="00675D49">
        <w:rPr>
          <w:lang w:val="pt-BR"/>
        </w:rPr>
        <w:t xml:space="preserve">, </w:t>
      </w:r>
      <w:r>
        <w:rPr>
          <w:lang w:val="pt-BR"/>
        </w:rPr>
        <w:t>email</w:t>
      </w:r>
      <w:r w:rsidR="00675D49" w:rsidRPr="00464FD0">
        <w:rPr>
          <w:lang w:val="pt-BR"/>
        </w:rPr>
        <w:t>@</w:t>
      </w:r>
      <w:r>
        <w:rPr>
          <w:lang w:val="pt-BR"/>
        </w:rPr>
        <w:t>email.com</w:t>
      </w:r>
    </w:p>
    <w:p w:rsidR="00CB115D" w:rsidRPr="00CB115D" w:rsidRDefault="00CB115D" w:rsidP="00D7689D">
      <w:pPr>
        <w:pStyle w:val="SBCabstract"/>
        <w:rPr>
          <w:b/>
          <w:bCs/>
          <w:sz w:val="12"/>
          <w:szCs w:val="12"/>
          <w:lang w:val="pt-BR"/>
        </w:rPr>
      </w:pPr>
    </w:p>
    <w:p w:rsidR="00D7689D" w:rsidRPr="00642660" w:rsidRDefault="006E3AA1" w:rsidP="00D7689D">
      <w:pPr>
        <w:pStyle w:val="SBCabstract"/>
      </w:pPr>
      <w:r w:rsidRPr="00015648">
        <w:rPr>
          <w:b/>
          <w:bCs/>
        </w:rPr>
        <w:t>Abstract.</w:t>
      </w:r>
      <w:r w:rsidR="000E3F17">
        <w:rPr>
          <w:b/>
          <w:bCs/>
        </w:rPr>
        <w:t xml:space="preserve"> </w:t>
      </w:r>
      <w:r w:rsidR="008C2320" w:rsidRPr="00642660">
        <w:t xml:space="preserve">This </w:t>
      </w:r>
      <w:r w:rsidR="00B92AF9">
        <w:t>work</w:t>
      </w:r>
      <w:r w:rsidR="008C2320" w:rsidRPr="00642660">
        <w:t xml:space="preserve"> proposes </w:t>
      </w:r>
      <w:r w:rsidR="00B92AF9">
        <w:t>(…)</w:t>
      </w:r>
      <w:r w:rsidR="008C2320">
        <w:t xml:space="preserve">.  </w:t>
      </w:r>
    </w:p>
    <w:p w:rsidR="00495AF4" w:rsidRPr="005B358E" w:rsidRDefault="006E3AA1" w:rsidP="00D7689D">
      <w:pPr>
        <w:pStyle w:val="SBCabstract"/>
        <w:rPr>
          <w:u w:val="single"/>
          <w:lang w:val="pt-BR"/>
        </w:rPr>
      </w:pPr>
      <w:proofErr w:type="gramStart"/>
      <w:r w:rsidRPr="00C928B3">
        <w:rPr>
          <w:b/>
          <w:bCs/>
          <w:lang w:val="pt-BR"/>
        </w:rPr>
        <w:t>Resumo</w:t>
      </w:r>
      <w:r w:rsidR="000E3F17">
        <w:rPr>
          <w:b/>
          <w:bCs/>
          <w:lang w:val="pt-BR"/>
        </w:rPr>
        <w:t xml:space="preserve"> </w:t>
      </w:r>
      <w:r w:rsidR="008C2320" w:rsidRPr="003074E3">
        <w:rPr>
          <w:color w:val="000000" w:themeColor="text1"/>
          <w:lang w:val="pt-BR"/>
        </w:rPr>
        <w:t>Este</w:t>
      </w:r>
      <w:proofErr w:type="gramEnd"/>
      <w:r w:rsidR="008C2320" w:rsidRPr="003074E3">
        <w:rPr>
          <w:color w:val="000000" w:themeColor="text1"/>
          <w:lang w:val="pt-BR"/>
        </w:rPr>
        <w:t xml:space="preserve"> artigo propõe</w:t>
      </w:r>
      <w:r w:rsidR="00B92AF9">
        <w:rPr>
          <w:color w:val="000000" w:themeColor="text1"/>
          <w:lang w:val="pt-BR"/>
        </w:rPr>
        <w:t xml:space="preserve"> (...)</w:t>
      </w:r>
      <w:r w:rsidR="008C2320" w:rsidRPr="003074E3">
        <w:rPr>
          <w:color w:val="000000" w:themeColor="text1"/>
          <w:lang w:val="pt-BR"/>
        </w:rPr>
        <w:t xml:space="preserve">.  </w:t>
      </w:r>
    </w:p>
    <w:p w:rsidR="00495AF4" w:rsidRDefault="00BB5429" w:rsidP="00495AF4">
      <w:pPr>
        <w:pStyle w:val="SBCtitle1"/>
      </w:pPr>
      <w:r>
        <w:t>Introdução</w:t>
      </w:r>
    </w:p>
    <w:p w:rsidR="00712874" w:rsidRPr="00CB115D" w:rsidRDefault="00B61C93" w:rsidP="00480AE0">
      <w:pPr>
        <w:pStyle w:val="SBCparagraph"/>
        <w:ind w:firstLine="0"/>
        <w:rPr>
          <w:rFonts w:ascii="Times New Roman" w:hAnsi="Times New Roman"/>
          <w:szCs w:val="24"/>
        </w:rPr>
      </w:pPr>
      <w:r w:rsidRPr="00CB115D">
        <w:rPr>
          <w:rFonts w:ascii="Times New Roman" w:hAnsi="Times New Roman"/>
          <w:szCs w:val="24"/>
        </w:rPr>
        <w:t xml:space="preserve">A modelagem </w:t>
      </w:r>
      <w:r w:rsidR="00B92AF9">
        <w:rPr>
          <w:rFonts w:ascii="Times New Roman" w:hAnsi="Times New Roman"/>
          <w:szCs w:val="24"/>
        </w:rPr>
        <w:t>(...)</w:t>
      </w:r>
      <w:r w:rsidR="005F162C" w:rsidRPr="00CB115D">
        <w:rPr>
          <w:rFonts w:ascii="Times New Roman" w:hAnsi="Times New Roman"/>
          <w:szCs w:val="24"/>
        </w:rPr>
        <w:t xml:space="preserve">. </w:t>
      </w:r>
    </w:p>
    <w:p w:rsidR="00327D7D" w:rsidRPr="005C26FD" w:rsidRDefault="008C2320" w:rsidP="00A57CE4">
      <w:pPr>
        <w:pStyle w:val="SBCparagraph"/>
        <w:rPr>
          <w:rFonts w:ascii="Times New Roman" w:hAnsi="Times New Roman"/>
        </w:rPr>
      </w:pPr>
      <w:r w:rsidRPr="00CB115D">
        <w:rPr>
          <w:rFonts w:ascii="Times New Roman" w:hAnsi="Times New Roman"/>
          <w:szCs w:val="24"/>
        </w:rPr>
        <w:t>Algumas</w:t>
      </w:r>
      <w:r w:rsidR="00B92AF9">
        <w:rPr>
          <w:rFonts w:ascii="Times New Roman" w:hAnsi="Times New Roman"/>
          <w:szCs w:val="24"/>
        </w:rPr>
        <w:t xml:space="preserve"> (...)</w:t>
      </w:r>
      <w:r w:rsidR="00327D7D" w:rsidRPr="007A3744">
        <w:rPr>
          <w:rFonts w:ascii="Times New Roman" w:hAnsi="Times New Roman"/>
        </w:rPr>
        <w:t>.</w:t>
      </w:r>
    </w:p>
    <w:p w:rsidR="00144F4A" w:rsidRPr="007A3744" w:rsidRDefault="00B92AF9" w:rsidP="00EF7C01">
      <w:pPr>
        <w:pStyle w:val="SBCparagraph"/>
        <w:ind w:firstLine="425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t>O trabalho</w:t>
      </w:r>
      <w:r w:rsidR="00F66C94" w:rsidRPr="007A3744">
        <w:rPr>
          <w:rFonts w:ascii="Times New Roman" w:hAnsi="Times New Roman"/>
          <w:szCs w:val="24"/>
        </w:rPr>
        <w:t xml:space="preserve"> está estruturado da seguinte forma: na seção 2 será apresentada </w:t>
      </w:r>
      <w:r>
        <w:rPr>
          <w:rFonts w:ascii="Times New Roman" w:hAnsi="Times New Roman"/>
          <w:szCs w:val="24"/>
        </w:rPr>
        <w:t>(...)</w:t>
      </w:r>
      <w:r w:rsidR="0042280E">
        <w:rPr>
          <w:rFonts w:ascii="Times New Roman" w:hAnsi="Times New Roman"/>
          <w:szCs w:val="24"/>
        </w:rPr>
        <w:t>; na seção 3</w:t>
      </w:r>
      <w:r>
        <w:rPr>
          <w:rFonts w:ascii="Times New Roman" w:hAnsi="Times New Roman"/>
          <w:szCs w:val="24"/>
        </w:rPr>
        <w:t xml:space="preserve"> (...)</w:t>
      </w:r>
      <w:r w:rsidR="00F66C94" w:rsidRPr="007A3744">
        <w:rPr>
          <w:rFonts w:ascii="Times New Roman" w:hAnsi="Times New Roman"/>
          <w:szCs w:val="24"/>
        </w:rPr>
        <w:t xml:space="preserve">; e por </w:t>
      </w:r>
      <w:r>
        <w:rPr>
          <w:rFonts w:ascii="Times New Roman" w:hAnsi="Times New Roman"/>
          <w:szCs w:val="24"/>
        </w:rPr>
        <w:t>fim, na seção 4,</w:t>
      </w:r>
      <w:r w:rsidR="00FD0970">
        <w:rPr>
          <w:rFonts w:ascii="Times New Roman" w:hAnsi="Times New Roman"/>
          <w:szCs w:val="24"/>
        </w:rPr>
        <w:t xml:space="preserve"> a conclusã</w:t>
      </w:r>
      <w:r w:rsidR="00F66C94" w:rsidRPr="007A3744">
        <w:rPr>
          <w:rFonts w:ascii="Times New Roman" w:hAnsi="Times New Roman"/>
          <w:szCs w:val="24"/>
        </w:rPr>
        <w:t xml:space="preserve">o. </w:t>
      </w:r>
    </w:p>
    <w:p w:rsidR="009047AD" w:rsidRPr="009047AD" w:rsidRDefault="00B92AF9" w:rsidP="009047AD">
      <w:pPr>
        <w:pStyle w:val="SBCtitle1"/>
      </w:pPr>
      <w:r>
        <w:t>Título da Seção X</w:t>
      </w:r>
    </w:p>
    <w:p w:rsidR="00334A65" w:rsidRDefault="00871532" w:rsidP="005B6ECB">
      <w:pPr>
        <w:autoSpaceDE w:val="0"/>
        <w:adjustRightInd w:val="0"/>
        <w:spacing w:before="119"/>
        <w:jc w:val="both"/>
        <w:rPr>
          <w:rFonts w:ascii="Times New Roman" w:hAnsi="Times New Roman" w:cs="Times New Roman"/>
        </w:rPr>
      </w:pPr>
      <w:r w:rsidRPr="007A3744">
        <w:rPr>
          <w:rFonts w:ascii="Times New Roman" w:hAnsi="Times New Roman" w:cs="Times New Roman"/>
        </w:rPr>
        <w:t xml:space="preserve">A </w:t>
      </w:r>
      <w:r w:rsidR="001C3522" w:rsidRPr="007A3744">
        <w:rPr>
          <w:rFonts w:ascii="Times New Roman" w:hAnsi="Times New Roman" w:cs="Times New Roman"/>
        </w:rPr>
        <w:t>ferramenta</w:t>
      </w:r>
      <w:r w:rsidR="00B92AF9">
        <w:rPr>
          <w:rFonts w:ascii="Times New Roman" w:hAnsi="Times New Roman" w:cs="Times New Roman"/>
        </w:rPr>
        <w:t xml:space="preserve"> (...)</w:t>
      </w:r>
      <w:r w:rsidR="00536F02">
        <w:rPr>
          <w:rFonts w:ascii="Times New Roman" w:hAnsi="Times New Roman" w:cs="Times New Roman"/>
        </w:rPr>
        <w:t xml:space="preserve">. </w:t>
      </w:r>
    </w:p>
    <w:p w:rsidR="00933103" w:rsidRDefault="00536F02" w:rsidP="00FD5673">
      <w:pPr>
        <w:autoSpaceDE w:val="0"/>
        <w:adjustRightInd w:val="0"/>
        <w:spacing w:before="119"/>
        <w:ind w:firstLine="709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M2T </w:t>
      </w:r>
      <w:r w:rsidR="00B92AF9">
        <w:rPr>
          <w:rFonts w:ascii="Times New Roman" w:hAnsi="Times New Roman" w:cs="Times New Roman"/>
        </w:rPr>
        <w:t>(...)</w:t>
      </w:r>
      <w:r w:rsidR="00211206" w:rsidRPr="007A3744">
        <w:rPr>
          <w:rFonts w:ascii="Times New Roman" w:hAnsi="Times New Roman" w:cs="Times New Roman"/>
        </w:rPr>
        <w:t>.</w:t>
      </w:r>
      <w:r w:rsidR="00917E70">
        <w:rPr>
          <w:rFonts w:ascii="Times New Roman" w:hAnsi="Times New Roman" w:cs="Times New Roman"/>
        </w:rPr>
        <w:t xml:space="preserve"> </w:t>
      </w:r>
      <w:r w:rsidR="00B92AF9">
        <w:rPr>
          <w:rFonts w:ascii="Times New Roman" w:hAnsi="Times New Roman" w:cs="Times New Roman"/>
        </w:rPr>
        <w:t>Um exemplo de figura pode ser visto na F</w:t>
      </w:r>
      <w:r w:rsidR="00917E70" w:rsidRPr="007A3744">
        <w:rPr>
          <w:rFonts w:ascii="Times New Roman" w:hAnsi="Times New Roman" w:cs="Times New Roman"/>
        </w:rPr>
        <w:t>igura 1.</w:t>
      </w:r>
      <w:r w:rsidR="00FD5673">
        <w:rPr>
          <w:rFonts w:ascii="Times New Roman" w:hAnsi="Times New Roman" w:cs="Times New Roman"/>
        </w:rPr>
        <w:t xml:space="preserve"> </w:t>
      </w:r>
    </w:p>
    <w:p w:rsidR="005E0828" w:rsidRDefault="005E0828" w:rsidP="005E0828">
      <w:pPr>
        <w:pStyle w:val="SBCfigure"/>
        <w:rPr>
          <w:sz w:val="12"/>
          <w:szCs w:val="12"/>
        </w:rPr>
      </w:pPr>
      <w:r w:rsidRPr="00010B57">
        <w:rPr>
          <w:noProof/>
        </w:rPr>
        <w:drawing>
          <wp:inline distT="0" distB="0" distL="0" distR="0">
            <wp:extent cx="2285886" cy="1709191"/>
            <wp:effectExtent l="19050" t="0" r="114" b="0"/>
            <wp:docPr id="3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0003" cy="1712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E0828" w:rsidRDefault="005E0828" w:rsidP="005E0828">
      <w:pPr>
        <w:pStyle w:val="SBCcaption"/>
        <w:rPr>
          <w:rFonts w:cs="Helvetica"/>
          <w:sz w:val="20"/>
        </w:rPr>
      </w:pPr>
      <w:r w:rsidRPr="0080552C">
        <w:rPr>
          <w:rFonts w:cs="Helvetica"/>
          <w:sz w:val="20"/>
        </w:rPr>
        <w:t xml:space="preserve">Figura 1. Metodologia adotada </w:t>
      </w:r>
      <w:r w:rsidR="00E844DE">
        <w:rPr>
          <w:rFonts w:cs="Helvetica"/>
          <w:sz w:val="20"/>
        </w:rPr>
        <w:fldChar w:fldCharType="begin"/>
      </w:r>
      <w:r>
        <w:rPr>
          <w:rFonts w:cs="Helvetica"/>
          <w:sz w:val="20"/>
        </w:rPr>
        <w:instrText xml:space="preserve"> ADDIN ZOTERO_ITEM CSL_CITATION {"citationID":"1sm5iqdb8","properties":{"formattedCitation":"[Rosa et al. 2013]","plainCitation":"[Rosa et al. 2013]"},"citationItems":[{"id":8,"uris":["http://zotero.org/users/1043485/items/CS2D7WMW"],"uri":["http://zotero.org/users/1043485/items/CS2D7WMW"]}],"schema":"https://github.com/citation-style-language/schema/raw/master/csl-citation.json"} </w:instrText>
      </w:r>
      <w:r w:rsidR="00E844DE">
        <w:rPr>
          <w:rFonts w:cs="Helvetica"/>
          <w:sz w:val="20"/>
        </w:rPr>
        <w:fldChar w:fldCharType="separate"/>
      </w:r>
      <w:r w:rsidRPr="00AB6912">
        <w:rPr>
          <w:sz w:val="20"/>
        </w:rPr>
        <w:t>[Rosa et al. 2013]</w:t>
      </w:r>
      <w:r w:rsidR="00E844DE">
        <w:rPr>
          <w:rFonts w:cs="Helvetica"/>
          <w:sz w:val="20"/>
        </w:rPr>
        <w:fldChar w:fldCharType="end"/>
      </w:r>
      <w:r w:rsidRPr="0080552C">
        <w:rPr>
          <w:rFonts w:cs="Helvetica"/>
          <w:sz w:val="20"/>
        </w:rPr>
        <w:t>.</w:t>
      </w:r>
    </w:p>
    <w:p w:rsidR="00F3169C" w:rsidRDefault="00E60A7E" w:rsidP="00B92AF9">
      <w:pPr>
        <w:autoSpaceDE w:val="0"/>
        <w:adjustRightInd w:val="0"/>
        <w:spacing w:before="119"/>
        <w:ind w:firstLine="709"/>
        <w:jc w:val="both"/>
        <w:rPr>
          <w:rFonts w:ascii="Times New Roman" w:hAnsi="Times New Roman"/>
        </w:rPr>
      </w:pPr>
      <w:r>
        <w:rPr>
          <w:rFonts w:ascii="Times New Roman" w:hAnsi="Times New Roman" w:cs="Times New Roman"/>
        </w:rPr>
        <w:t>O</w:t>
      </w:r>
      <w:r w:rsidR="000E3F17">
        <w:rPr>
          <w:rFonts w:ascii="Times New Roman" w:hAnsi="Times New Roman" w:cs="Times New Roman"/>
        </w:rPr>
        <w:t>s</w:t>
      </w:r>
      <w:r w:rsidR="002F7BD8">
        <w:rPr>
          <w:rFonts w:ascii="Times New Roman" w:hAnsi="Times New Roman" w:cs="Times New Roman"/>
        </w:rPr>
        <w:t xml:space="preserve"> </w:t>
      </w:r>
      <w:r w:rsidR="00B92AF9">
        <w:rPr>
          <w:rFonts w:ascii="Times New Roman" w:hAnsi="Times New Roman" w:cs="Times New Roman"/>
        </w:rPr>
        <w:t>(...)</w:t>
      </w:r>
      <w:r w:rsidR="009C5FCD">
        <w:rPr>
          <w:rFonts w:ascii="Times New Roman" w:hAnsi="Times New Roman"/>
        </w:rPr>
        <w:t>.</w:t>
      </w:r>
    </w:p>
    <w:p w:rsidR="00E36CEE" w:rsidRPr="00E36CEE" w:rsidRDefault="00E36CEE" w:rsidP="00E36CEE">
      <w:pPr>
        <w:pStyle w:val="SBCtitle1"/>
      </w:pPr>
      <w:r>
        <w:t>Conclusão</w:t>
      </w:r>
    </w:p>
    <w:p w:rsidR="00495AF4" w:rsidRDefault="00F90C8D" w:rsidP="002C4D3F">
      <w:pPr>
        <w:pStyle w:val="SBCparagraphfirst"/>
      </w:pPr>
      <w:r w:rsidRPr="00F90C8D">
        <w:t xml:space="preserve">O </w:t>
      </w:r>
      <w:r w:rsidR="00B92AF9">
        <w:t>trabalho</w:t>
      </w:r>
      <w:r w:rsidRPr="00F90C8D">
        <w:t xml:space="preserve"> apresentou </w:t>
      </w:r>
      <w:r w:rsidR="00B92AF9">
        <w:t>(...)</w:t>
      </w:r>
      <w:r w:rsidR="00417CB2">
        <w:t>.</w:t>
      </w:r>
    </w:p>
    <w:p w:rsidR="008E1961" w:rsidRPr="00C753F3" w:rsidRDefault="008D1A4F" w:rsidP="008E1961">
      <w:pPr>
        <w:pStyle w:val="SBCparagraph"/>
      </w:pPr>
      <w:r>
        <w:t xml:space="preserve">A ferramenta </w:t>
      </w:r>
      <w:r w:rsidR="00B92AF9">
        <w:t>(...)</w:t>
      </w:r>
      <w:r w:rsidR="005C3715">
        <w:t>.</w:t>
      </w:r>
    </w:p>
    <w:p w:rsidR="00495AF4" w:rsidRPr="00675D49" w:rsidRDefault="00E3587C">
      <w:pPr>
        <w:pStyle w:val="SBCreferences"/>
        <w:rPr>
          <w:lang w:val="en-US"/>
        </w:rPr>
      </w:pPr>
      <w:proofErr w:type="spellStart"/>
      <w:r>
        <w:rPr>
          <w:lang w:val="en-US"/>
        </w:rPr>
        <w:t>Referê</w:t>
      </w:r>
      <w:r w:rsidR="00EC2AC8" w:rsidRPr="00675D49">
        <w:rPr>
          <w:lang w:val="en-US"/>
        </w:rPr>
        <w:t>ncia</w:t>
      </w:r>
      <w:r w:rsidR="006E3AA1" w:rsidRPr="00675D49">
        <w:rPr>
          <w:lang w:val="en-US"/>
        </w:rPr>
        <w:t>s</w:t>
      </w:r>
    </w:p>
    <w:p w:rsidR="007F563D" w:rsidRPr="004B2AF8" w:rsidRDefault="005452EA" w:rsidP="00525226">
      <w:pPr>
        <w:pStyle w:val="Bibliografia"/>
        <w:spacing w:before="12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</w:rPr>
        <w:t>CÂNDIDO</w:t>
      </w:r>
      <w:r w:rsidR="00041AD1" w:rsidRPr="00041AD1">
        <w:rPr>
          <w:rFonts w:ascii="Times New Roman" w:hAnsi="Times New Roman" w:cs="Times New Roman"/>
        </w:rPr>
        <w:t>,</w:t>
      </w:r>
      <w:proofErr w:type="spellEnd"/>
      <w:r w:rsidR="00041AD1" w:rsidRPr="00041AD1">
        <w:rPr>
          <w:rFonts w:ascii="Times New Roman" w:hAnsi="Times New Roman" w:cs="Times New Roman"/>
        </w:rPr>
        <w:t xml:space="preserve"> C.</w:t>
      </w:r>
      <w:r w:rsidR="00041AD1">
        <w:rPr>
          <w:rFonts w:ascii="Times New Roman" w:hAnsi="Times New Roman" w:cs="Times New Roman"/>
        </w:rPr>
        <w:t xml:space="preserve"> </w:t>
      </w:r>
      <w:r w:rsidR="00041AD1" w:rsidRPr="00041AD1">
        <w:rPr>
          <w:rFonts w:ascii="Times New Roman" w:hAnsi="Times New Roman" w:cs="Times New Roman"/>
        </w:rPr>
        <w:t xml:space="preserve">H. </w:t>
      </w:r>
      <w:r w:rsidR="00041AD1">
        <w:rPr>
          <w:rFonts w:ascii="Times New Roman" w:hAnsi="Times New Roman" w:cs="Times New Roman"/>
        </w:rPr>
        <w:t>(2004</w:t>
      </w:r>
      <w:r w:rsidR="00C074CE" w:rsidRPr="00041AD1">
        <w:rPr>
          <w:rFonts w:ascii="Times New Roman" w:hAnsi="Times New Roman" w:cs="Times New Roman"/>
        </w:rPr>
        <w:t>)</w:t>
      </w:r>
      <w:r w:rsidR="00C074CE" w:rsidRPr="00041AD1">
        <w:t>.</w:t>
      </w:r>
      <w:r w:rsidR="00C11CE4">
        <w:t xml:space="preserve"> </w:t>
      </w:r>
      <w:r w:rsidR="00E844DE" w:rsidRPr="00697851">
        <w:fldChar w:fldCharType="begin"/>
      </w:r>
      <w:r w:rsidR="00BA2A4B" w:rsidRPr="00041AD1">
        <w:instrText xml:space="preserve"> ADDIN ZOTERO_BIBL {"custom":[]} CSL_BIBLIOGRAPHY </w:instrText>
      </w:r>
      <w:r w:rsidR="00E844DE" w:rsidRPr="00697851">
        <w:fldChar w:fldCharType="separate"/>
      </w:r>
      <w:r w:rsidR="007F563D" w:rsidRPr="00041AD1">
        <w:rPr>
          <w:rFonts w:ascii="Times New Roman" w:hAnsi="Times New Roman" w:cs="Times New Roman"/>
        </w:rPr>
        <w:t>brModelo</w:t>
      </w:r>
      <w:r w:rsidR="00C074CE" w:rsidRPr="00041AD1">
        <w:rPr>
          <w:rFonts w:ascii="Times New Roman" w:hAnsi="Times New Roman" w:cs="Times New Roman"/>
        </w:rPr>
        <w:t>: Ferramenta de Modelagem Conceitual de Banco de Dados</w:t>
      </w:r>
      <w:r w:rsidR="007F563D" w:rsidRPr="00041AD1">
        <w:rPr>
          <w:rFonts w:ascii="Times New Roman" w:hAnsi="Times New Roman" w:cs="Times New Roman"/>
        </w:rPr>
        <w:t xml:space="preserve">. </w:t>
      </w:r>
      <w:r w:rsidR="004B2AF8" w:rsidRPr="004B2AF8">
        <w:rPr>
          <w:rFonts w:ascii="Times New Roman" w:hAnsi="Times New Roman" w:cs="Times New Roman"/>
          <w:lang w:val="en-US"/>
        </w:rPr>
        <w:t xml:space="preserve">Dissertação, </w:t>
      </w:r>
      <w:r w:rsidR="004B2AF8" w:rsidRPr="004B2AF8">
        <w:rPr>
          <w:rFonts w:ascii="Times New Roman" w:hAnsi="Times New Roman" w:cs="Times New Roman"/>
          <w:color w:val="000000"/>
          <w:lang w:val="en-US"/>
        </w:rPr>
        <w:t>Centro Universitário UNIVAG.</w:t>
      </w:r>
      <w:r w:rsidR="004B2AF8" w:rsidRPr="004B2AF8">
        <w:rPr>
          <w:rStyle w:val="apple-converted-space"/>
          <w:rFonts w:ascii="Times New Roman" w:hAnsi="Times New Roman" w:cs="Times New Roman"/>
          <w:color w:val="000000"/>
          <w:lang w:val="en-US"/>
        </w:rPr>
        <w:t> </w:t>
      </w:r>
    </w:p>
    <w:p w:rsidR="007F563D" w:rsidRPr="00AD175C" w:rsidRDefault="005452EA" w:rsidP="00525226">
      <w:pPr>
        <w:pStyle w:val="Bibliografia"/>
        <w:spacing w:before="12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CHEN</w:t>
      </w:r>
      <w:r w:rsidR="00AD175C">
        <w:rPr>
          <w:rFonts w:ascii="Times New Roman" w:hAnsi="Times New Roman" w:cs="Times New Roman"/>
          <w:lang w:val="en-US"/>
        </w:rPr>
        <w:t xml:space="preserve">, P. P. </w:t>
      </w:r>
      <w:r w:rsidR="007F563D" w:rsidRPr="007F563D">
        <w:rPr>
          <w:rFonts w:ascii="Times New Roman" w:hAnsi="Times New Roman" w:cs="Times New Roman"/>
          <w:lang w:val="en-US"/>
        </w:rPr>
        <w:t>(1976). The entity-relationship model</w:t>
      </w:r>
      <w:r w:rsidR="00AD175C">
        <w:rPr>
          <w:rFonts w:ascii="Times New Roman" w:hAnsi="Times New Roman" w:cs="Times New Roman"/>
          <w:lang w:val="en-US"/>
        </w:rPr>
        <w:t xml:space="preserve"> - </w:t>
      </w:r>
      <w:r w:rsidR="007F563D" w:rsidRPr="007F563D">
        <w:rPr>
          <w:rFonts w:ascii="Times New Roman" w:hAnsi="Times New Roman" w:cs="Times New Roman"/>
          <w:lang w:val="en-US"/>
        </w:rPr>
        <w:t xml:space="preserve">toward a unified view of data. </w:t>
      </w:r>
      <w:r w:rsidR="007F563D" w:rsidRPr="00AD175C">
        <w:rPr>
          <w:rFonts w:ascii="Times New Roman" w:hAnsi="Times New Roman" w:cs="Times New Roman"/>
          <w:i/>
          <w:iCs/>
          <w:lang w:val="en-US"/>
        </w:rPr>
        <w:t>ACM Trans. Database Syst.</w:t>
      </w:r>
      <w:r w:rsidR="007F563D" w:rsidRPr="00AD175C">
        <w:rPr>
          <w:rFonts w:ascii="Times New Roman" w:hAnsi="Times New Roman" w:cs="Times New Roman"/>
          <w:lang w:val="en-US"/>
        </w:rPr>
        <w:t xml:space="preserve">, v. 1, n. 1, p. 9–36. </w:t>
      </w:r>
    </w:p>
    <w:p w:rsidR="007F563D" w:rsidRPr="007F563D" w:rsidRDefault="005452EA" w:rsidP="00525226">
      <w:pPr>
        <w:pStyle w:val="Bibliografia"/>
        <w:spacing w:before="120"/>
        <w:jc w:val="both"/>
        <w:rPr>
          <w:rFonts w:ascii="Times New Roman" w:hAnsi="Times New Roman" w:cs="Times New Roman"/>
          <w:lang w:val="en-US"/>
        </w:rPr>
      </w:pPr>
      <w:r w:rsidRPr="004B2AF8">
        <w:rPr>
          <w:rFonts w:ascii="Times New Roman" w:hAnsi="Times New Roman" w:cs="Times New Roman"/>
          <w:lang w:val="en-US"/>
        </w:rPr>
        <w:lastRenderedPageBreak/>
        <w:t>ELMASRI</w:t>
      </w:r>
      <w:r w:rsidR="007F563D" w:rsidRPr="004B2AF8">
        <w:rPr>
          <w:rFonts w:ascii="Times New Roman" w:hAnsi="Times New Roman" w:cs="Times New Roman"/>
          <w:lang w:val="en-US"/>
        </w:rPr>
        <w:t>, R., N</w:t>
      </w:r>
      <w:r w:rsidRPr="004B2AF8">
        <w:rPr>
          <w:rFonts w:ascii="Times New Roman" w:hAnsi="Times New Roman" w:cs="Times New Roman"/>
          <w:lang w:val="en-US"/>
        </w:rPr>
        <w:t>A</w:t>
      </w:r>
      <w:r>
        <w:rPr>
          <w:rFonts w:ascii="Times New Roman" w:hAnsi="Times New Roman" w:cs="Times New Roman"/>
        </w:rPr>
        <w:t>VATHE, S. B.</w:t>
      </w:r>
      <w:r w:rsidR="007F563D" w:rsidRPr="007F563D">
        <w:rPr>
          <w:rFonts w:ascii="Times New Roman" w:hAnsi="Times New Roman" w:cs="Times New Roman"/>
        </w:rPr>
        <w:t xml:space="preserve"> (2005). </w:t>
      </w:r>
      <w:r w:rsidR="007F563D" w:rsidRPr="007F563D">
        <w:rPr>
          <w:rFonts w:ascii="Times New Roman" w:hAnsi="Times New Roman" w:cs="Times New Roman"/>
          <w:i/>
          <w:iCs/>
        </w:rPr>
        <w:t>Sistemas de banco de dados</w:t>
      </w:r>
      <w:r w:rsidR="007F563D" w:rsidRPr="007F563D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Editora Pearson</w:t>
      </w:r>
      <w:r w:rsidR="007F563D" w:rsidRPr="007F563D">
        <w:rPr>
          <w:rFonts w:ascii="Times New Roman" w:hAnsi="Times New Roman" w:cs="Times New Roman"/>
          <w:lang w:val="en-US"/>
        </w:rPr>
        <w:t xml:space="preserve">. </w:t>
      </w:r>
    </w:p>
    <w:p w:rsidR="007F563D" w:rsidRPr="007F563D" w:rsidRDefault="007F563D" w:rsidP="00525226">
      <w:pPr>
        <w:pStyle w:val="Bibliografia"/>
        <w:spacing w:before="120"/>
        <w:jc w:val="both"/>
        <w:rPr>
          <w:rFonts w:ascii="Times New Roman" w:hAnsi="Times New Roman" w:cs="Times New Roman"/>
          <w:lang w:val="en-US"/>
        </w:rPr>
      </w:pPr>
      <w:r w:rsidRPr="007F563D">
        <w:rPr>
          <w:rFonts w:ascii="Times New Roman" w:hAnsi="Times New Roman" w:cs="Times New Roman"/>
          <w:lang w:val="en-US"/>
        </w:rPr>
        <w:t xml:space="preserve">ER/Studio (2013). http://www.embarcadero.com/br/products/er-studio. </w:t>
      </w:r>
    </w:p>
    <w:p w:rsidR="007F563D" w:rsidRPr="007F563D" w:rsidRDefault="00FD5673" w:rsidP="00525226">
      <w:pPr>
        <w:pStyle w:val="Bibliografia"/>
        <w:spacing w:before="12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MELLOR, S. J., SCOTT, K., UHL, A. e WEISE</w:t>
      </w:r>
      <w:r w:rsidR="007F563D" w:rsidRPr="007F563D">
        <w:rPr>
          <w:rFonts w:ascii="Times New Roman" w:hAnsi="Times New Roman" w:cs="Times New Roman"/>
          <w:lang w:val="en-US"/>
        </w:rPr>
        <w:t xml:space="preserve">, D. (2005). </w:t>
      </w:r>
      <w:r w:rsidR="007F563D" w:rsidRPr="007F563D">
        <w:rPr>
          <w:rFonts w:ascii="Times New Roman" w:hAnsi="Times New Roman" w:cs="Times New Roman"/>
          <w:i/>
          <w:iCs/>
        </w:rPr>
        <w:t>MDA Destilada: Princípios de Arquitetura Orientada por Modelos</w:t>
      </w:r>
      <w:r w:rsidR="007F563D" w:rsidRPr="007F563D">
        <w:rPr>
          <w:rFonts w:ascii="Times New Roman" w:hAnsi="Times New Roman" w:cs="Times New Roman"/>
        </w:rPr>
        <w:t xml:space="preserve">. </w:t>
      </w:r>
      <w:r w:rsidR="007F563D" w:rsidRPr="007F563D">
        <w:rPr>
          <w:rFonts w:ascii="Times New Roman" w:hAnsi="Times New Roman" w:cs="Times New Roman"/>
          <w:lang w:val="en-US"/>
        </w:rPr>
        <w:t xml:space="preserve">Ciência Moderna Ltda. </w:t>
      </w:r>
    </w:p>
    <w:p w:rsidR="007F563D" w:rsidRPr="007F563D" w:rsidRDefault="007F563D" w:rsidP="00525226">
      <w:pPr>
        <w:pStyle w:val="Bibliografia"/>
        <w:spacing w:before="120"/>
        <w:jc w:val="both"/>
        <w:rPr>
          <w:rFonts w:ascii="Times New Roman" w:hAnsi="Times New Roman" w:cs="Times New Roman"/>
          <w:lang w:val="en-US"/>
        </w:rPr>
      </w:pPr>
      <w:r w:rsidRPr="007F563D">
        <w:rPr>
          <w:rFonts w:ascii="Times New Roman" w:hAnsi="Times New Roman" w:cs="Times New Roman"/>
          <w:lang w:val="en-US"/>
        </w:rPr>
        <w:t xml:space="preserve">OMG (Objetc Management Group) (2008). MOFModel To Text Transformation  Language (MOFM2T), 1.0. http://www.omg.org/spec/MOFM2T/1.0. </w:t>
      </w:r>
    </w:p>
    <w:p w:rsidR="007F563D" w:rsidRPr="007F563D" w:rsidRDefault="00FD5673" w:rsidP="00525226">
      <w:pPr>
        <w:pStyle w:val="Bibliografia"/>
        <w:spacing w:before="12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ROSA, A., GONÇALVES, I. and PANTOJA</w:t>
      </w:r>
      <w:r w:rsidR="007F563D" w:rsidRPr="007F563D">
        <w:rPr>
          <w:rFonts w:ascii="Times New Roman" w:hAnsi="Times New Roman" w:cs="Times New Roman"/>
          <w:lang w:val="en-US"/>
        </w:rPr>
        <w:t xml:space="preserve">, C. E. (2013). A MDA Approach for Database Modeling. </w:t>
      </w:r>
      <w:r w:rsidR="007F563D" w:rsidRPr="007F563D">
        <w:rPr>
          <w:rFonts w:ascii="Times New Roman" w:hAnsi="Times New Roman" w:cs="Times New Roman"/>
          <w:i/>
          <w:iCs/>
          <w:lang w:val="en-US"/>
        </w:rPr>
        <w:t>Lecture Notes on Software Engineering</w:t>
      </w:r>
      <w:r w:rsidR="007F563D" w:rsidRPr="007F563D">
        <w:rPr>
          <w:rFonts w:ascii="Times New Roman" w:hAnsi="Times New Roman" w:cs="Times New Roman"/>
          <w:lang w:val="en-US"/>
        </w:rPr>
        <w:t xml:space="preserve">, v. 1, n. 1, p. 26–30. </w:t>
      </w:r>
    </w:p>
    <w:p w:rsidR="007F563D" w:rsidRPr="007F563D" w:rsidRDefault="00FD5673" w:rsidP="00525226">
      <w:pPr>
        <w:pStyle w:val="Bibliografia"/>
        <w:spacing w:before="12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SIMSION</w:t>
      </w:r>
      <w:r w:rsidR="007F563D" w:rsidRPr="007F563D">
        <w:rPr>
          <w:rFonts w:ascii="Times New Roman" w:hAnsi="Times New Roman" w:cs="Times New Roman"/>
          <w:lang w:val="en-US"/>
        </w:rPr>
        <w:t xml:space="preserve">, G. (2007). </w:t>
      </w:r>
      <w:r w:rsidR="007F563D" w:rsidRPr="007F563D">
        <w:rPr>
          <w:rFonts w:ascii="Times New Roman" w:hAnsi="Times New Roman" w:cs="Times New Roman"/>
          <w:i/>
          <w:iCs/>
          <w:lang w:val="en-US"/>
        </w:rPr>
        <w:t>Data Modeling: Theory and Practice</w:t>
      </w:r>
      <w:r w:rsidR="007F563D" w:rsidRPr="007F563D">
        <w:rPr>
          <w:rFonts w:ascii="Times New Roman" w:hAnsi="Times New Roman" w:cs="Times New Roman"/>
          <w:lang w:val="en-US"/>
        </w:rPr>
        <w:t xml:space="preserve">. Technics Publications Llc. </w:t>
      </w:r>
    </w:p>
    <w:p w:rsidR="007F563D" w:rsidRPr="007F563D" w:rsidRDefault="00FD5673" w:rsidP="00525226">
      <w:pPr>
        <w:pStyle w:val="Bibliografia"/>
        <w:spacing w:before="12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STEINBERG</w:t>
      </w:r>
      <w:r w:rsidR="007F563D" w:rsidRPr="007F563D">
        <w:rPr>
          <w:rFonts w:ascii="Times New Roman" w:hAnsi="Times New Roman" w:cs="Times New Roman"/>
          <w:lang w:val="en-US"/>
        </w:rPr>
        <w:t>, D., B</w:t>
      </w:r>
      <w:r>
        <w:rPr>
          <w:rFonts w:ascii="Times New Roman" w:hAnsi="Times New Roman" w:cs="Times New Roman"/>
          <w:lang w:val="en-US"/>
        </w:rPr>
        <w:t>UDINSKY, F., MERKS</w:t>
      </w:r>
      <w:r w:rsidR="007F563D" w:rsidRPr="007F563D">
        <w:rPr>
          <w:rFonts w:ascii="Times New Roman" w:hAnsi="Times New Roman" w:cs="Times New Roman"/>
          <w:lang w:val="en-US"/>
        </w:rPr>
        <w:t>, E. and P</w:t>
      </w:r>
      <w:r>
        <w:rPr>
          <w:rFonts w:ascii="Times New Roman" w:hAnsi="Times New Roman" w:cs="Times New Roman"/>
          <w:lang w:val="en-US"/>
        </w:rPr>
        <w:t>ATERNOSTRO</w:t>
      </w:r>
      <w:r w:rsidR="007F563D" w:rsidRPr="007F563D">
        <w:rPr>
          <w:rFonts w:ascii="Times New Roman" w:hAnsi="Times New Roman" w:cs="Times New Roman"/>
          <w:lang w:val="en-US"/>
        </w:rPr>
        <w:t xml:space="preserve">, M. (2008). </w:t>
      </w:r>
      <w:r w:rsidR="007F563D" w:rsidRPr="007F563D">
        <w:rPr>
          <w:rFonts w:ascii="Times New Roman" w:hAnsi="Times New Roman" w:cs="Times New Roman"/>
          <w:i/>
          <w:iCs/>
          <w:lang w:val="en-US"/>
        </w:rPr>
        <w:t>Emf: Eclipse Modeling Framework</w:t>
      </w:r>
      <w:r w:rsidR="007F563D" w:rsidRPr="007F563D">
        <w:rPr>
          <w:rFonts w:ascii="Times New Roman" w:hAnsi="Times New Roman" w:cs="Times New Roman"/>
          <w:lang w:val="en-US"/>
        </w:rPr>
        <w:t xml:space="preserve">. Pearson Education. </w:t>
      </w:r>
    </w:p>
    <w:p w:rsidR="00CC334C" w:rsidRPr="00BD4D49" w:rsidRDefault="007F563D" w:rsidP="00BD4D49">
      <w:pPr>
        <w:pStyle w:val="Bibliografia"/>
        <w:spacing w:before="120"/>
        <w:jc w:val="both"/>
        <w:rPr>
          <w:lang w:val="en-US"/>
        </w:rPr>
      </w:pPr>
      <w:r w:rsidRPr="007F563D">
        <w:rPr>
          <w:rFonts w:ascii="Times New Roman" w:hAnsi="Times New Roman" w:cs="Times New Roman"/>
          <w:lang w:val="en-US"/>
        </w:rPr>
        <w:t xml:space="preserve">Xcase Database Design Software (2013). http://www.xcase.com/. </w:t>
      </w:r>
      <w:r w:rsidR="00E844DE" w:rsidRPr="00697851">
        <w:rPr>
          <w:rFonts w:ascii="Times New Roman" w:hAnsi="Times New Roman"/>
        </w:rPr>
        <w:fldChar w:fldCharType="end"/>
      </w:r>
    </w:p>
    <w:sectPr w:rsidR="00CC334C" w:rsidRPr="00BD4D49" w:rsidSect="00495AF4">
      <w:headerReference w:type="even" r:id="rId9"/>
      <w:headerReference w:type="default" r:id="rId10"/>
      <w:footerReference w:type="even" r:id="rId11"/>
      <w:footerReference w:type="first" r:id="rId12"/>
      <w:endnotePr>
        <w:numFmt w:val="decimal"/>
      </w:endnotePr>
      <w:pgSz w:w="11906" w:h="16838"/>
      <w:pgMar w:top="1984" w:right="1701" w:bottom="1417" w:left="1701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B645C" w:rsidRDefault="000B645C" w:rsidP="00495AF4">
      <w:r>
        <w:separator/>
      </w:r>
    </w:p>
  </w:endnote>
  <w:endnote w:type="continuationSeparator" w:id="0">
    <w:p w:rsidR="000B645C" w:rsidRDefault="000B645C" w:rsidP="00495A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tarSymbol">
    <w:charset w:val="02"/>
    <w:family w:val="auto"/>
    <w:pitch w:val="default"/>
  </w:font>
  <w:font w:name="Bitstream Vera Serif">
    <w:altName w:val="Times New Roman"/>
    <w:charset w:val="00"/>
    <w:family w:val="roman"/>
    <w:pitch w:val="variable"/>
  </w:font>
  <w:font w:name="Bitstream Vera Sans">
    <w:altName w:val="Times New Roman"/>
    <w:charset w:val="00"/>
    <w:family w:val="auto"/>
    <w:pitch w:val="variable"/>
  </w:font>
  <w:font w:name="Lucidasans">
    <w:altName w:val="Times New Roman"/>
    <w:charset w:val="00"/>
    <w:family w:val="auto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,Bold">
    <w:charset w:val="00"/>
    <w:family w:val="roman"/>
    <w:pitch w:val="default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75D49" w:rsidRPr="00675D49" w:rsidRDefault="00675D49">
    <w:pPr>
      <w:rPr>
        <w:lang w:val="en-US"/>
      </w:rPr>
    </w:pPr>
    <w:r w:rsidRPr="00675D49">
      <w:rPr>
        <w:lang w:val="en-US"/>
      </w:rPr>
      <w:t>Proceedings of the XII SIBGRAPI (October 1999)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75D49" w:rsidRPr="00675D49" w:rsidRDefault="00675D49">
    <w:pPr>
      <w:rPr>
        <w:lang w:val="en-US"/>
      </w:rPr>
    </w:pPr>
    <w:r w:rsidRPr="00675D49">
      <w:rPr>
        <w:lang w:val="en-US"/>
      </w:rPr>
      <w:t>Proceedings of the XII SIBGRAPI (October 1999) 101-104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B645C" w:rsidRDefault="000B645C" w:rsidP="00495AF4">
      <w:r w:rsidRPr="00495AF4">
        <w:rPr>
          <w:color w:val="000000"/>
        </w:rPr>
        <w:separator/>
      </w:r>
    </w:p>
  </w:footnote>
  <w:footnote w:type="continuationSeparator" w:id="0">
    <w:p w:rsidR="000B645C" w:rsidRDefault="000B645C" w:rsidP="00495AF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75D49" w:rsidRPr="00EC49FE" w:rsidRDefault="00E844DE">
    <w:pPr>
      <w:framePr w:wrap="around" w:vAnchor="text" w:hAnchor="margin" w:xAlign="inside" w:y="1"/>
    </w:pPr>
    <w:r>
      <w:fldChar w:fldCharType="begin"/>
    </w:r>
    <w:r w:rsidR="00675D49" w:rsidRPr="00EC49FE">
      <w:instrText xml:space="preserve">PAGE  </w:instrText>
    </w:r>
    <w:r>
      <w:fldChar w:fldCharType="separate"/>
    </w:r>
    <w:r w:rsidR="00675D49" w:rsidRPr="00EC49FE">
      <w:rPr>
        <w:noProof/>
      </w:rPr>
      <w:t>102</w:t>
    </w:r>
    <w:r>
      <w:fldChar w:fldCharType="end"/>
    </w:r>
  </w:p>
  <w:p w:rsidR="00675D49" w:rsidRPr="00EC49FE" w:rsidRDefault="00675D49">
    <w:pPr>
      <w:jc w:val="right"/>
    </w:pPr>
    <w:r w:rsidRPr="00EC49FE">
      <w:t xml:space="preserve">S. </w:t>
    </w:r>
    <w:proofErr w:type="spellStart"/>
    <w:r w:rsidRPr="00EC49FE">
      <w:t>Sandri</w:t>
    </w:r>
    <w:proofErr w:type="spellEnd"/>
    <w:r w:rsidRPr="00EC49FE">
      <w:t xml:space="preserve">, J. Stolfi, </w:t>
    </w:r>
    <w:proofErr w:type="spellStart"/>
    <w:proofErr w:type="gramStart"/>
    <w:r w:rsidRPr="00EC49FE">
      <w:t>L.Velho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75D49" w:rsidRDefault="00675D49">
    <w:pPr>
      <w:framePr w:wrap="around" w:vAnchor="text" w:hAnchor="margin" w:xAlign="inside" w:y="1"/>
    </w:pPr>
  </w:p>
  <w:p w:rsidR="00675D49" w:rsidRDefault="00675D49">
    <w:pPr>
      <w:tabs>
        <w:tab w:val="right" w:pos="9356"/>
      </w:tabs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33149"/>
    <w:multiLevelType w:val="multilevel"/>
    <w:tmpl w:val="EC24A444"/>
    <w:styleLink w:val="WWOutlineListStyle"/>
    <w:lvl w:ilvl="0">
      <w:start w:val="1"/>
      <w:numFmt w:val="decimal"/>
      <w:pStyle w:val="SBCtitle1"/>
      <w:lvlText w:val="%1."/>
      <w:lvlJc w:val="left"/>
      <w:pPr>
        <w:ind w:left="425" w:hanging="425"/>
      </w:pPr>
    </w:lvl>
    <w:lvl w:ilvl="1">
      <w:start w:val="1"/>
      <w:numFmt w:val="decimal"/>
      <w:pStyle w:val="SBCtitle2"/>
      <w:lvlText w:val="%1.%2."/>
      <w:lvlJc w:val="left"/>
      <w:pPr>
        <w:ind w:left="993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64" w:hanging="864"/>
      </w:pPr>
    </w:lvl>
    <w:lvl w:ilvl="4">
      <w:start w:val="1"/>
      <w:numFmt w:val="decimal"/>
      <w:lvlText w:val="%1.%2.%3.%4.%5."/>
      <w:lvlJc w:val="left"/>
      <w:pPr>
        <w:ind w:left="1008" w:hanging="1008"/>
      </w:pPr>
    </w:lvl>
    <w:lvl w:ilvl="5">
      <w:start w:val="1"/>
      <w:numFmt w:val="decimal"/>
      <w:lvlText w:val="%1.%2.%3.%4.%5.%6."/>
      <w:lvlJc w:val="left"/>
      <w:pPr>
        <w:ind w:left="1152" w:hanging="1152"/>
      </w:pPr>
    </w:lvl>
    <w:lvl w:ilvl="6">
      <w:start w:val="1"/>
      <w:numFmt w:val="decimal"/>
      <w:lvlText w:val="%1.%2.%3.%4.%5.%6.%7."/>
      <w:lvlJc w:val="left"/>
      <w:pPr>
        <w:ind w:left="1296" w:hanging="1296"/>
      </w:pPr>
    </w:lvl>
    <w:lvl w:ilvl="7">
      <w:start w:val="1"/>
      <w:numFmt w:val="decimal"/>
      <w:lvlText w:val="%1.%2.%3.%4.%5.%6.%7.%8."/>
      <w:lvlJc w:val="left"/>
      <w:pPr>
        <w:ind w:left="1440" w:hanging="1440"/>
      </w:pPr>
    </w:lvl>
    <w:lvl w:ilvl="8">
      <w:start w:val="1"/>
      <w:numFmt w:val="decimal"/>
      <w:lvlText w:val="%1.%2.%3.%4.%5.%6.%7.%8.%9."/>
      <w:lvlJc w:val="left"/>
      <w:pPr>
        <w:ind w:left="1584" w:hanging="1584"/>
      </w:pPr>
    </w:lvl>
  </w:abstractNum>
  <w:abstractNum w:abstractNumId="1" w15:restartNumberingAfterBreak="0">
    <w:nsid w:val="0D884FB4"/>
    <w:multiLevelType w:val="singleLevel"/>
    <w:tmpl w:val="E070A6F2"/>
    <w:lvl w:ilvl="0">
      <w:start w:val="2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2" w15:restartNumberingAfterBreak="0">
    <w:nsid w:val="188D178D"/>
    <w:multiLevelType w:val="multilevel"/>
    <w:tmpl w:val="4B94C8EA"/>
    <w:styleLink w:val="SBCnumberlistnumbered"/>
    <w:lvl w:ilvl="0">
      <w:start w:val="1"/>
      <w:numFmt w:val="decimal"/>
      <w:pStyle w:val="SBClistnumbered"/>
      <w:lvlText w:val="%1."/>
      <w:lvlJc w:val="left"/>
      <w:pPr>
        <w:ind w:left="1134" w:hanging="425"/>
      </w:pPr>
    </w:lvl>
    <w:lvl w:ilvl="1">
      <w:start w:val="1"/>
      <w:numFmt w:val="decimal"/>
      <w:lvlText w:val="%2."/>
      <w:lvlJc w:val="left"/>
      <w:pPr>
        <w:ind w:left="2268" w:hanging="425"/>
      </w:pPr>
    </w:lvl>
    <w:lvl w:ilvl="2">
      <w:start w:val="1"/>
      <w:numFmt w:val="decimal"/>
      <w:lvlText w:val="%3."/>
      <w:lvlJc w:val="left"/>
      <w:pPr>
        <w:ind w:left="3402" w:hanging="425"/>
      </w:pPr>
    </w:lvl>
    <w:lvl w:ilvl="3">
      <w:start w:val="1"/>
      <w:numFmt w:val="decimal"/>
      <w:lvlText w:val="%4."/>
      <w:lvlJc w:val="left"/>
      <w:pPr>
        <w:ind w:left="4536" w:hanging="425"/>
      </w:pPr>
    </w:lvl>
    <w:lvl w:ilvl="4">
      <w:start w:val="1"/>
      <w:numFmt w:val="decimal"/>
      <w:lvlText w:val="%5."/>
      <w:lvlJc w:val="left"/>
      <w:pPr>
        <w:ind w:left="5670" w:hanging="425"/>
      </w:pPr>
    </w:lvl>
    <w:lvl w:ilvl="5">
      <w:start w:val="1"/>
      <w:numFmt w:val="decimal"/>
      <w:lvlText w:val="%6."/>
      <w:lvlJc w:val="left"/>
      <w:pPr>
        <w:ind w:left="6804" w:hanging="425"/>
      </w:pPr>
    </w:lvl>
    <w:lvl w:ilvl="6">
      <w:start w:val="1"/>
      <w:numFmt w:val="decimal"/>
      <w:lvlText w:val="%7."/>
      <w:lvlJc w:val="left"/>
      <w:pPr>
        <w:ind w:left="7938" w:hanging="425"/>
      </w:pPr>
    </w:lvl>
    <w:lvl w:ilvl="7">
      <w:start w:val="1"/>
      <w:numFmt w:val="decimal"/>
      <w:lvlText w:val="%8."/>
      <w:lvlJc w:val="left"/>
      <w:pPr>
        <w:ind w:left="9072" w:hanging="425"/>
      </w:pPr>
    </w:lvl>
    <w:lvl w:ilvl="8">
      <w:start w:val="1"/>
      <w:numFmt w:val="decimal"/>
      <w:lvlText w:val="%9."/>
      <w:lvlJc w:val="left"/>
      <w:pPr>
        <w:ind w:left="10206" w:hanging="425"/>
      </w:pPr>
    </w:lvl>
  </w:abstractNum>
  <w:abstractNum w:abstractNumId="3" w15:restartNumberingAfterBreak="0">
    <w:nsid w:val="18F40E01"/>
    <w:multiLevelType w:val="multilevel"/>
    <w:tmpl w:val="C318E33C"/>
    <w:styleLink w:val="SBCnumberlist"/>
    <w:lvl w:ilvl="0">
      <w:numFmt w:val="bullet"/>
      <w:pStyle w:val="SBClist"/>
      <w:lvlText w:val="•"/>
      <w:lvlJc w:val="left"/>
      <w:pPr>
        <w:ind w:left="283" w:hanging="283"/>
      </w:pPr>
      <w:rPr>
        <w:rFonts w:ascii="StarSymbol" w:hAnsi="StarSymbol"/>
      </w:rPr>
    </w:lvl>
    <w:lvl w:ilvl="1">
      <w:numFmt w:val="bullet"/>
      <w:lvlText w:val="•"/>
      <w:lvlJc w:val="left"/>
      <w:pPr>
        <w:ind w:left="567" w:hanging="283"/>
      </w:pPr>
      <w:rPr>
        <w:rFonts w:ascii="StarSymbol" w:hAnsi="StarSymbol"/>
      </w:rPr>
    </w:lvl>
    <w:lvl w:ilvl="2">
      <w:numFmt w:val="bullet"/>
      <w:lvlText w:val="•"/>
      <w:lvlJc w:val="left"/>
      <w:pPr>
        <w:ind w:left="850" w:hanging="283"/>
      </w:pPr>
      <w:rPr>
        <w:rFonts w:ascii="StarSymbol" w:hAnsi="StarSymbol"/>
      </w:rPr>
    </w:lvl>
    <w:lvl w:ilvl="3">
      <w:numFmt w:val="bullet"/>
      <w:lvlText w:val="•"/>
      <w:lvlJc w:val="left"/>
      <w:pPr>
        <w:ind w:left="1134" w:hanging="283"/>
      </w:pPr>
      <w:rPr>
        <w:rFonts w:ascii="StarSymbol" w:hAnsi="StarSymbol"/>
      </w:rPr>
    </w:lvl>
    <w:lvl w:ilvl="4">
      <w:numFmt w:val="bullet"/>
      <w:lvlText w:val="•"/>
      <w:lvlJc w:val="left"/>
      <w:pPr>
        <w:ind w:left="1417" w:hanging="283"/>
      </w:pPr>
      <w:rPr>
        <w:rFonts w:ascii="StarSymbol" w:hAnsi="StarSymbol"/>
      </w:rPr>
    </w:lvl>
    <w:lvl w:ilvl="5">
      <w:numFmt w:val="bullet"/>
      <w:lvlText w:val="•"/>
      <w:lvlJc w:val="left"/>
      <w:pPr>
        <w:ind w:left="1701" w:hanging="283"/>
      </w:pPr>
      <w:rPr>
        <w:rFonts w:ascii="StarSymbol" w:hAnsi="StarSymbol"/>
      </w:rPr>
    </w:lvl>
    <w:lvl w:ilvl="6">
      <w:numFmt w:val="bullet"/>
      <w:lvlText w:val="•"/>
      <w:lvlJc w:val="left"/>
      <w:pPr>
        <w:ind w:left="1984" w:hanging="283"/>
      </w:pPr>
      <w:rPr>
        <w:rFonts w:ascii="StarSymbol" w:hAnsi="StarSymbol"/>
      </w:rPr>
    </w:lvl>
    <w:lvl w:ilvl="7">
      <w:numFmt w:val="bullet"/>
      <w:lvlText w:val="•"/>
      <w:lvlJc w:val="left"/>
      <w:pPr>
        <w:ind w:left="2268" w:hanging="283"/>
      </w:pPr>
      <w:rPr>
        <w:rFonts w:ascii="StarSymbol" w:hAnsi="StarSymbol"/>
      </w:rPr>
    </w:lvl>
    <w:lvl w:ilvl="8">
      <w:numFmt w:val="bullet"/>
      <w:lvlText w:val="•"/>
      <w:lvlJc w:val="left"/>
      <w:pPr>
        <w:ind w:left="2551" w:hanging="283"/>
      </w:pPr>
      <w:rPr>
        <w:rFonts w:ascii="StarSymbol" w:hAnsi="StarSymbol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9"/>
  <w:autoHyphenation/>
  <w:hyphenationZone w:val="425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495AF4"/>
    <w:rsid w:val="000017A9"/>
    <w:rsid w:val="0001025D"/>
    <w:rsid w:val="00010396"/>
    <w:rsid w:val="00010B57"/>
    <w:rsid w:val="000129B7"/>
    <w:rsid w:val="00014E8A"/>
    <w:rsid w:val="00015648"/>
    <w:rsid w:val="00021C25"/>
    <w:rsid w:val="00023802"/>
    <w:rsid w:val="000242C2"/>
    <w:rsid w:val="0002686B"/>
    <w:rsid w:val="00027D1E"/>
    <w:rsid w:val="00036C86"/>
    <w:rsid w:val="00041AD1"/>
    <w:rsid w:val="0005681D"/>
    <w:rsid w:val="00061853"/>
    <w:rsid w:val="000651B5"/>
    <w:rsid w:val="000665E6"/>
    <w:rsid w:val="000738BB"/>
    <w:rsid w:val="00077AF2"/>
    <w:rsid w:val="00080EF4"/>
    <w:rsid w:val="00087ED4"/>
    <w:rsid w:val="000911F2"/>
    <w:rsid w:val="000941EE"/>
    <w:rsid w:val="00096476"/>
    <w:rsid w:val="000970B3"/>
    <w:rsid w:val="000973E7"/>
    <w:rsid w:val="000A0904"/>
    <w:rsid w:val="000A43CB"/>
    <w:rsid w:val="000A7480"/>
    <w:rsid w:val="000B1C1C"/>
    <w:rsid w:val="000B2867"/>
    <w:rsid w:val="000B2AEC"/>
    <w:rsid w:val="000B645C"/>
    <w:rsid w:val="000D09A0"/>
    <w:rsid w:val="000D0A6F"/>
    <w:rsid w:val="000D204F"/>
    <w:rsid w:val="000D3990"/>
    <w:rsid w:val="000D4E9C"/>
    <w:rsid w:val="000E0E33"/>
    <w:rsid w:val="000E3F17"/>
    <w:rsid w:val="000E5C4A"/>
    <w:rsid w:val="000F28FB"/>
    <w:rsid w:val="000F6090"/>
    <w:rsid w:val="00101BA7"/>
    <w:rsid w:val="00101E33"/>
    <w:rsid w:val="00117A7B"/>
    <w:rsid w:val="00120D2A"/>
    <w:rsid w:val="001260B5"/>
    <w:rsid w:val="0013162A"/>
    <w:rsid w:val="00134432"/>
    <w:rsid w:val="00134670"/>
    <w:rsid w:val="00134F5A"/>
    <w:rsid w:val="001424EC"/>
    <w:rsid w:val="00142B2C"/>
    <w:rsid w:val="00143AC1"/>
    <w:rsid w:val="00144F4A"/>
    <w:rsid w:val="00151D94"/>
    <w:rsid w:val="001607A6"/>
    <w:rsid w:val="00160A4B"/>
    <w:rsid w:val="001613FF"/>
    <w:rsid w:val="001724DB"/>
    <w:rsid w:val="001736CA"/>
    <w:rsid w:val="00177379"/>
    <w:rsid w:val="00182017"/>
    <w:rsid w:val="00183D33"/>
    <w:rsid w:val="00183E19"/>
    <w:rsid w:val="00184E1B"/>
    <w:rsid w:val="001A3921"/>
    <w:rsid w:val="001B3D5D"/>
    <w:rsid w:val="001B7E23"/>
    <w:rsid w:val="001C3522"/>
    <w:rsid w:val="001C4677"/>
    <w:rsid w:val="001C653B"/>
    <w:rsid w:val="001D020E"/>
    <w:rsid w:val="001D0F58"/>
    <w:rsid w:val="001D1258"/>
    <w:rsid w:val="001E4377"/>
    <w:rsid w:val="001F0919"/>
    <w:rsid w:val="001F47F2"/>
    <w:rsid w:val="001F50E5"/>
    <w:rsid w:val="002019AD"/>
    <w:rsid w:val="00205108"/>
    <w:rsid w:val="002075B0"/>
    <w:rsid w:val="00207D0F"/>
    <w:rsid w:val="00211206"/>
    <w:rsid w:val="00211758"/>
    <w:rsid w:val="00211B78"/>
    <w:rsid w:val="00212CEC"/>
    <w:rsid w:val="002248A4"/>
    <w:rsid w:val="0023646E"/>
    <w:rsid w:val="002376A1"/>
    <w:rsid w:val="00240E7E"/>
    <w:rsid w:val="002448B3"/>
    <w:rsid w:val="00244F82"/>
    <w:rsid w:val="0025167A"/>
    <w:rsid w:val="00252C6D"/>
    <w:rsid w:val="00253C14"/>
    <w:rsid w:val="0025467E"/>
    <w:rsid w:val="0025475D"/>
    <w:rsid w:val="00255512"/>
    <w:rsid w:val="00261AAA"/>
    <w:rsid w:val="00262B03"/>
    <w:rsid w:val="0026331C"/>
    <w:rsid w:val="002660A9"/>
    <w:rsid w:val="00285BA9"/>
    <w:rsid w:val="00286037"/>
    <w:rsid w:val="00290A68"/>
    <w:rsid w:val="002927A7"/>
    <w:rsid w:val="002951B2"/>
    <w:rsid w:val="002A630C"/>
    <w:rsid w:val="002C4D3F"/>
    <w:rsid w:val="002D1550"/>
    <w:rsid w:val="002E124C"/>
    <w:rsid w:val="002E1EF5"/>
    <w:rsid w:val="002E2BCA"/>
    <w:rsid w:val="002F7BD8"/>
    <w:rsid w:val="00301CD2"/>
    <w:rsid w:val="00303C97"/>
    <w:rsid w:val="0030542E"/>
    <w:rsid w:val="00312A9E"/>
    <w:rsid w:val="00314EC6"/>
    <w:rsid w:val="00323FA7"/>
    <w:rsid w:val="00327D7D"/>
    <w:rsid w:val="003325CD"/>
    <w:rsid w:val="00333974"/>
    <w:rsid w:val="00334A65"/>
    <w:rsid w:val="00336459"/>
    <w:rsid w:val="003425E2"/>
    <w:rsid w:val="00351489"/>
    <w:rsid w:val="00355CE5"/>
    <w:rsid w:val="003624D8"/>
    <w:rsid w:val="00364136"/>
    <w:rsid w:val="00364A18"/>
    <w:rsid w:val="00373EB0"/>
    <w:rsid w:val="0039250C"/>
    <w:rsid w:val="003B053F"/>
    <w:rsid w:val="003B626D"/>
    <w:rsid w:val="003B779A"/>
    <w:rsid w:val="003C4243"/>
    <w:rsid w:val="003D6033"/>
    <w:rsid w:val="003E0284"/>
    <w:rsid w:val="003E0A5F"/>
    <w:rsid w:val="003E55A7"/>
    <w:rsid w:val="003E6CAC"/>
    <w:rsid w:val="003F0BC8"/>
    <w:rsid w:val="003F6771"/>
    <w:rsid w:val="00404E47"/>
    <w:rsid w:val="00410046"/>
    <w:rsid w:val="00417CB2"/>
    <w:rsid w:val="0042280E"/>
    <w:rsid w:val="00434559"/>
    <w:rsid w:val="004409B7"/>
    <w:rsid w:val="0044569B"/>
    <w:rsid w:val="00447059"/>
    <w:rsid w:val="00453475"/>
    <w:rsid w:val="004637AE"/>
    <w:rsid w:val="004645E3"/>
    <w:rsid w:val="00466738"/>
    <w:rsid w:val="00470534"/>
    <w:rsid w:val="00473F4E"/>
    <w:rsid w:val="0047524A"/>
    <w:rsid w:val="00475317"/>
    <w:rsid w:val="00475D94"/>
    <w:rsid w:val="00480AE0"/>
    <w:rsid w:val="004816E7"/>
    <w:rsid w:val="0048173A"/>
    <w:rsid w:val="00495AF4"/>
    <w:rsid w:val="004A1D98"/>
    <w:rsid w:val="004B2AF8"/>
    <w:rsid w:val="004C3C64"/>
    <w:rsid w:val="004C4627"/>
    <w:rsid w:val="004C6A2E"/>
    <w:rsid w:val="004C7BA1"/>
    <w:rsid w:val="004D2548"/>
    <w:rsid w:val="004D658B"/>
    <w:rsid w:val="004D7E45"/>
    <w:rsid w:val="004E1DB9"/>
    <w:rsid w:val="004E7D69"/>
    <w:rsid w:val="004F4331"/>
    <w:rsid w:val="004F484E"/>
    <w:rsid w:val="0050157F"/>
    <w:rsid w:val="00507A62"/>
    <w:rsid w:val="005101F9"/>
    <w:rsid w:val="00522A0F"/>
    <w:rsid w:val="0052313C"/>
    <w:rsid w:val="0052485C"/>
    <w:rsid w:val="00525226"/>
    <w:rsid w:val="00526CAD"/>
    <w:rsid w:val="00530FA4"/>
    <w:rsid w:val="00532E2A"/>
    <w:rsid w:val="00536F02"/>
    <w:rsid w:val="00540315"/>
    <w:rsid w:val="00544BBD"/>
    <w:rsid w:val="005452EA"/>
    <w:rsid w:val="00547217"/>
    <w:rsid w:val="00547AEA"/>
    <w:rsid w:val="005539A5"/>
    <w:rsid w:val="005543C4"/>
    <w:rsid w:val="005551F7"/>
    <w:rsid w:val="00555641"/>
    <w:rsid w:val="00560792"/>
    <w:rsid w:val="00562D34"/>
    <w:rsid w:val="00572BF3"/>
    <w:rsid w:val="00574ECF"/>
    <w:rsid w:val="0057677C"/>
    <w:rsid w:val="00581246"/>
    <w:rsid w:val="0058291A"/>
    <w:rsid w:val="005845C8"/>
    <w:rsid w:val="005902B8"/>
    <w:rsid w:val="0059032D"/>
    <w:rsid w:val="005938F2"/>
    <w:rsid w:val="00597EE5"/>
    <w:rsid w:val="005A0683"/>
    <w:rsid w:val="005A25E9"/>
    <w:rsid w:val="005A2AF5"/>
    <w:rsid w:val="005A3755"/>
    <w:rsid w:val="005A57D5"/>
    <w:rsid w:val="005B358E"/>
    <w:rsid w:val="005B3CF4"/>
    <w:rsid w:val="005B6ECB"/>
    <w:rsid w:val="005B7BA2"/>
    <w:rsid w:val="005C1802"/>
    <w:rsid w:val="005C26FD"/>
    <w:rsid w:val="005C3715"/>
    <w:rsid w:val="005C6628"/>
    <w:rsid w:val="005C781D"/>
    <w:rsid w:val="005D077F"/>
    <w:rsid w:val="005D0C19"/>
    <w:rsid w:val="005D0FE7"/>
    <w:rsid w:val="005D5845"/>
    <w:rsid w:val="005E0828"/>
    <w:rsid w:val="005E6AC9"/>
    <w:rsid w:val="005F162C"/>
    <w:rsid w:val="005F489F"/>
    <w:rsid w:val="00600370"/>
    <w:rsid w:val="00600DA1"/>
    <w:rsid w:val="00603421"/>
    <w:rsid w:val="00604BA1"/>
    <w:rsid w:val="00605C91"/>
    <w:rsid w:val="00612752"/>
    <w:rsid w:val="00616FA0"/>
    <w:rsid w:val="00633C7A"/>
    <w:rsid w:val="00641F1B"/>
    <w:rsid w:val="0064211C"/>
    <w:rsid w:val="00642660"/>
    <w:rsid w:val="00644A66"/>
    <w:rsid w:val="00646129"/>
    <w:rsid w:val="006543F4"/>
    <w:rsid w:val="00654569"/>
    <w:rsid w:val="00657C81"/>
    <w:rsid w:val="006603A5"/>
    <w:rsid w:val="00675A94"/>
    <w:rsid w:val="00675D49"/>
    <w:rsid w:val="0069208B"/>
    <w:rsid w:val="006920A9"/>
    <w:rsid w:val="00695930"/>
    <w:rsid w:val="00697851"/>
    <w:rsid w:val="006B2060"/>
    <w:rsid w:val="006B41FB"/>
    <w:rsid w:val="006B541B"/>
    <w:rsid w:val="006C465A"/>
    <w:rsid w:val="006C6574"/>
    <w:rsid w:val="006E39F6"/>
    <w:rsid w:val="006E3AA1"/>
    <w:rsid w:val="006E3C20"/>
    <w:rsid w:val="006E4EFC"/>
    <w:rsid w:val="006E66DF"/>
    <w:rsid w:val="006F0896"/>
    <w:rsid w:val="006F3ED9"/>
    <w:rsid w:val="006F73E8"/>
    <w:rsid w:val="00706437"/>
    <w:rsid w:val="00710D65"/>
    <w:rsid w:val="00712874"/>
    <w:rsid w:val="00712BEB"/>
    <w:rsid w:val="00734768"/>
    <w:rsid w:val="00735412"/>
    <w:rsid w:val="007362D9"/>
    <w:rsid w:val="00737F74"/>
    <w:rsid w:val="00742322"/>
    <w:rsid w:val="00743661"/>
    <w:rsid w:val="00744430"/>
    <w:rsid w:val="00744604"/>
    <w:rsid w:val="00750590"/>
    <w:rsid w:val="00756C7A"/>
    <w:rsid w:val="00757298"/>
    <w:rsid w:val="00765C92"/>
    <w:rsid w:val="00766565"/>
    <w:rsid w:val="00767BAA"/>
    <w:rsid w:val="00774280"/>
    <w:rsid w:val="0077576A"/>
    <w:rsid w:val="00780DE1"/>
    <w:rsid w:val="00781CA6"/>
    <w:rsid w:val="0078490F"/>
    <w:rsid w:val="0078564C"/>
    <w:rsid w:val="0079038D"/>
    <w:rsid w:val="007929F4"/>
    <w:rsid w:val="0079512C"/>
    <w:rsid w:val="007A0BE3"/>
    <w:rsid w:val="007A3744"/>
    <w:rsid w:val="007A74B1"/>
    <w:rsid w:val="007B1982"/>
    <w:rsid w:val="007B1EEE"/>
    <w:rsid w:val="007B4147"/>
    <w:rsid w:val="007B541A"/>
    <w:rsid w:val="007C0FE3"/>
    <w:rsid w:val="007C72B8"/>
    <w:rsid w:val="007D20A3"/>
    <w:rsid w:val="007D225F"/>
    <w:rsid w:val="007E24D4"/>
    <w:rsid w:val="007E4DE1"/>
    <w:rsid w:val="007E58C8"/>
    <w:rsid w:val="007F2F89"/>
    <w:rsid w:val="007F563D"/>
    <w:rsid w:val="0080552C"/>
    <w:rsid w:val="00813A53"/>
    <w:rsid w:val="008171D3"/>
    <w:rsid w:val="008212C6"/>
    <w:rsid w:val="00823A17"/>
    <w:rsid w:val="00824CA1"/>
    <w:rsid w:val="008322F7"/>
    <w:rsid w:val="00840EBD"/>
    <w:rsid w:val="00841599"/>
    <w:rsid w:val="0084568C"/>
    <w:rsid w:val="00861677"/>
    <w:rsid w:val="00867A56"/>
    <w:rsid w:val="00871532"/>
    <w:rsid w:val="008755A0"/>
    <w:rsid w:val="00881220"/>
    <w:rsid w:val="00883E33"/>
    <w:rsid w:val="0088575E"/>
    <w:rsid w:val="00892939"/>
    <w:rsid w:val="00894D58"/>
    <w:rsid w:val="008A2828"/>
    <w:rsid w:val="008A2B8E"/>
    <w:rsid w:val="008A37C3"/>
    <w:rsid w:val="008B07BF"/>
    <w:rsid w:val="008B5AC1"/>
    <w:rsid w:val="008B5ED8"/>
    <w:rsid w:val="008C2320"/>
    <w:rsid w:val="008C3EAA"/>
    <w:rsid w:val="008D1A4F"/>
    <w:rsid w:val="008D3C7E"/>
    <w:rsid w:val="008E0A53"/>
    <w:rsid w:val="008E1961"/>
    <w:rsid w:val="008E41DA"/>
    <w:rsid w:val="008F4E15"/>
    <w:rsid w:val="009045B9"/>
    <w:rsid w:val="009047AD"/>
    <w:rsid w:val="00910B97"/>
    <w:rsid w:val="009176A1"/>
    <w:rsid w:val="00917E36"/>
    <w:rsid w:val="00917E70"/>
    <w:rsid w:val="00920B0B"/>
    <w:rsid w:val="00921F1A"/>
    <w:rsid w:val="009244FF"/>
    <w:rsid w:val="00924677"/>
    <w:rsid w:val="009279C8"/>
    <w:rsid w:val="009314A8"/>
    <w:rsid w:val="00933103"/>
    <w:rsid w:val="0094031A"/>
    <w:rsid w:val="00947AD2"/>
    <w:rsid w:val="00950695"/>
    <w:rsid w:val="00951298"/>
    <w:rsid w:val="00963659"/>
    <w:rsid w:val="00977601"/>
    <w:rsid w:val="00977DEA"/>
    <w:rsid w:val="00981A04"/>
    <w:rsid w:val="00981A68"/>
    <w:rsid w:val="00985F84"/>
    <w:rsid w:val="00991FD1"/>
    <w:rsid w:val="009A11A8"/>
    <w:rsid w:val="009A2000"/>
    <w:rsid w:val="009A4A36"/>
    <w:rsid w:val="009A7C0F"/>
    <w:rsid w:val="009B0896"/>
    <w:rsid w:val="009B0BD9"/>
    <w:rsid w:val="009B69C4"/>
    <w:rsid w:val="009C0948"/>
    <w:rsid w:val="009C1933"/>
    <w:rsid w:val="009C2A3E"/>
    <w:rsid w:val="009C5FCD"/>
    <w:rsid w:val="009C72D9"/>
    <w:rsid w:val="009D3D6B"/>
    <w:rsid w:val="009D69A4"/>
    <w:rsid w:val="009E0162"/>
    <w:rsid w:val="009E1705"/>
    <w:rsid w:val="009E3697"/>
    <w:rsid w:val="009E3D84"/>
    <w:rsid w:val="009F0675"/>
    <w:rsid w:val="009F42DA"/>
    <w:rsid w:val="009F6A1F"/>
    <w:rsid w:val="00A0767E"/>
    <w:rsid w:val="00A1085C"/>
    <w:rsid w:val="00A14700"/>
    <w:rsid w:val="00A15E31"/>
    <w:rsid w:val="00A15EEC"/>
    <w:rsid w:val="00A17564"/>
    <w:rsid w:val="00A17DF7"/>
    <w:rsid w:val="00A2682C"/>
    <w:rsid w:val="00A331BF"/>
    <w:rsid w:val="00A337E2"/>
    <w:rsid w:val="00A34DB4"/>
    <w:rsid w:val="00A502EF"/>
    <w:rsid w:val="00A53008"/>
    <w:rsid w:val="00A5382F"/>
    <w:rsid w:val="00A570B1"/>
    <w:rsid w:val="00A57CE4"/>
    <w:rsid w:val="00A62BE3"/>
    <w:rsid w:val="00A66F33"/>
    <w:rsid w:val="00A74A3B"/>
    <w:rsid w:val="00A80461"/>
    <w:rsid w:val="00A8366D"/>
    <w:rsid w:val="00A850BF"/>
    <w:rsid w:val="00A87195"/>
    <w:rsid w:val="00A918AC"/>
    <w:rsid w:val="00AA2D57"/>
    <w:rsid w:val="00AB35E7"/>
    <w:rsid w:val="00AB3A21"/>
    <w:rsid w:val="00AB6912"/>
    <w:rsid w:val="00AC044B"/>
    <w:rsid w:val="00AC4D8A"/>
    <w:rsid w:val="00AC52FC"/>
    <w:rsid w:val="00AD175C"/>
    <w:rsid w:val="00AE139A"/>
    <w:rsid w:val="00AE2A42"/>
    <w:rsid w:val="00AF2D76"/>
    <w:rsid w:val="00B02A96"/>
    <w:rsid w:val="00B032E9"/>
    <w:rsid w:val="00B10EDC"/>
    <w:rsid w:val="00B14232"/>
    <w:rsid w:val="00B14B6C"/>
    <w:rsid w:val="00B15591"/>
    <w:rsid w:val="00B22B06"/>
    <w:rsid w:val="00B2523D"/>
    <w:rsid w:val="00B30CDE"/>
    <w:rsid w:val="00B32CFD"/>
    <w:rsid w:val="00B4056D"/>
    <w:rsid w:val="00B41167"/>
    <w:rsid w:val="00B61C93"/>
    <w:rsid w:val="00B62550"/>
    <w:rsid w:val="00B63314"/>
    <w:rsid w:val="00B64713"/>
    <w:rsid w:val="00B64CBA"/>
    <w:rsid w:val="00B74099"/>
    <w:rsid w:val="00B74DC7"/>
    <w:rsid w:val="00B750F8"/>
    <w:rsid w:val="00B76EA1"/>
    <w:rsid w:val="00B82CAC"/>
    <w:rsid w:val="00B87EB9"/>
    <w:rsid w:val="00B92AF9"/>
    <w:rsid w:val="00B94462"/>
    <w:rsid w:val="00BA2A4B"/>
    <w:rsid w:val="00BA519B"/>
    <w:rsid w:val="00BB1FBC"/>
    <w:rsid w:val="00BB3891"/>
    <w:rsid w:val="00BB5429"/>
    <w:rsid w:val="00BB5B44"/>
    <w:rsid w:val="00BB75EB"/>
    <w:rsid w:val="00BC7361"/>
    <w:rsid w:val="00BD0A82"/>
    <w:rsid w:val="00BD161B"/>
    <w:rsid w:val="00BD4D49"/>
    <w:rsid w:val="00BE05ED"/>
    <w:rsid w:val="00BE50D1"/>
    <w:rsid w:val="00BF13A3"/>
    <w:rsid w:val="00BF1A79"/>
    <w:rsid w:val="00BF42FC"/>
    <w:rsid w:val="00BF4C7A"/>
    <w:rsid w:val="00BF61B7"/>
    <w:rsid w:val="00BF6CC8"/>
    <w:rsid w:val="00C074CE"/>
    <w:rsid w:val="00C11CE4"/>
    <w:rsid w:val="00C15BFF"/>
    <w:rsid w:val="00C16121"/>
    <w:rsid w:val="00C211C5"/>
    <w:rsid w:val="00C21B3A"/>
    <w:rsid w:val="00C2266A"/>
    <w:rsid w:val="00C27FE8"/>
    <w:rsid w:val="00C3062A"/>
    <w:rsid w:val="00C35FA3"/>
    <w:rsid w:val="00C4196D"/>
    <w:rsid w:val="00C430C0"/>
    <w:rsid w:val="00C51153"/>
    <w:rsid w:val="00C52E85"/>
    <w:rsid w:val="00C55AE3"/>
    <w:rsid w:val="00C650C7"/>
    <w:rsid w:val="00C74991"/>
    <w:rsid w:val="00C753F3"/>
    <w:rsid w:val="00C76C49"/>
    <w:rsid w:val="00C82B7E"/>
    <w:rsid w:val="00C84EBC"/>
    <w:rsid w:val="00C8739C"/>
    <w:rsid w:val="00C873E6"/>
    <w:rsid w:val="00C9034B"/>
    <w:rsid w:val="00C928B3"/>
    <w:rsid w:val="00C957CC"/>
    <w:rsid w:val="00C96C80"/>
    <w:rsid w:val="00CA5C5F"/>
    <w:rsid w:val="00CA659D"/>
    <w:rsid w:val="00CA7BF1"/>
    <w:rsid w:val="00CB115D"/>
    <w:rsid w:val="00CB4980"/>
    <w:rsid w:val="00CB7DCA"/>
    <w:rsid w:val="00CC1289"/>
    <w:rsid w:val="00CC1484"/>
    <w:rsid w:val="00CC15E3"/>
    <w:rsid w:val="00CC2FEB"/>
    <w:rsid w:val="00CC334C"/>
    <w:rsid w:val="00CC69E9"/>
    <w:rsid w:val="00CC7B7B"/>
    <w:rsid w:val="00CD24C8"/>
    <w:rsid w:val="00CD4BCD"/>
    <w:rsid w:val="00CD67AA"/>
    <w:rsid w:val="00CD6D07"/>
    <w:rsid w:val="00CE08E0"/>
    <w:rsid w:val="00CE2B37"/>
    <w:rsid w:val="00CF0746"/>
    <w:rsid w:val="00D04C46"/>
    <w:rsid w:val="00D12486"/>
    <w:rsid w:val="00D13F9A"/>
    <w:rsid w:val="00D24ABC"/>
    <w:rsid w:val="00D25211"/>
    <w:rsid w:val="00D25D52"/>
    <w:rsid w:val="00D33C58"/>
    <w:rsid w:val="00D3454D"/>
    <w:rsid w:val="00D438C2"/>
    <w:rsid w:val="00D52D15"/>
    <w:rsid w:val="00D557C9"/>
    <w:rsid w:val="00D55C0A"/>
    <w:rsid w:val="00D64AE8"/>
    <w:rsid w:val="00D66EE2"/>
    <w:rsid w:val="00D71E5A"/>
    <w:rsid w:val="00D74D07"/>
    <w:rsid w:val="00D7689D"/>
    <w:rsid w:val="00D92267"/>
    <w:rsid w:val="00D95105"/>
    <w:rsid w:val="00DA14F8"/>
    <w:rsid w:val="00DA39D2"/>
    <w:rsid w:val="00DA499E"/>
    <w:rsid w:val="00DB3272"/>
    <w:rsid w:val="00DB4DE9"/>
    <w:rsid w:val="00DC7A1A"/>
    <w:rsid w:val="00DD4BB0"/>
    <w:rsid w:val="00DD5EB8"/>
    <w:rsid w:val="00DE1A63"/>
    <w:rsid w:val="00DE6652"/>
    <w:rsid w:val="00DF2779"/>
    <w:rsid w:val="00DF356B"/>
    <w:rsid w:val="00DF40A5"/>
    <w:rsid w:val="00DF5A48"/>
    <w:rsid w:val="00DF5BC4"/>
    <w:rsid w:val="00E04F9D"/>
    <w:rsid w:val="00E0572F"/>
    <w:rsid w:val="00E06FFC"/>
    <w:rsid w:val="00E0798E"/>
    <w:rsid w:val="00E147E9"/>
    <w:rsid w:val="00E1595C"/>
    <w:rsid w:val="00E170F0"/>
    <w:rsid w:val="00E17FE3"/>
    <w:rsid w:val="00E23F10"/>
    <w:rsid w:val="00E24B6E"/>
    <w:rsid w:val="00E26310"/>
    <w:rsid w:val="00E27239"/>
    <w:rsid w:val="00E309E4"/>
    <w:rsid w:val="00E3587C"/>
    <w:rsid w:val="00E36CEE"/>
    <w:rsid w:val="00E37B87"/>
    <w:rsid w:val="00E452B5"/>
    <w:rsid w:val="00E509CE"/>
    <w:rsid w:val="00E50A85"/>
    <w:rsid w:val="00E53323"/>
    <w:rsid w:val="00E60A7E"/>
    <w:rsid w:val="00E65D6C"/>
    <w:rsid w:val="00E842DE"/>
    <w:rsid w:val="00E844DE"/>
    <w:rsid w:val="00E8455C"/>
    <w:rsid w:val="00E864C3"/>
    <w:rsid w:val="00E9210D"/>
    <w:rsid w:val="00E93B0C"/>
    <w:rsid w:val="00E95094"/>
    <w:rsid w:val="00EA001D"/>
    <w:rsid w:val="00EA2204"/>
    <w:rsid w:val="00EA2C75"/>
    <w:rsid w:val="00EA45D8"/>
    <w:rsid w:val="00EA5887"/>
    <w:rsid w:val="00EA65C3"/>
    <w:rsid w:val="00EC2AC8"/>
    <w:rsid w:val="00EC7A9F"/>
    <w:rsid w:val="00ED311B"/>
    <w:rsid w:val="00EE5F9A"/>
    <w:rsid w:val="00EE60F5"/>
    <w:rsid w:val="00EF5318"/>
    <w:rsid w:val="00EF5C87"/>
    <w:rsid w:val="00EF7C01"/>
    <w:rsid w:val="00F03350"/>
    <w:rsid w:val="00F07382"/>
    <w:rsid w:val="00F10FB4"/>
    <w:rsid w:val="00F21B63"/>
    <w:rsid w:val="00F22164"/>
    <w:rsid w:val="00F3051F"/>
    <w:rsid w:val="00F3169C"/>
    <w:rsid w:val="00F32112"/>
    <w:rsid w:val="00F339C1"/>
    <w:rsid w:val="00F402C9"/>
    <w:rsid w:val="00F5108F"/>
    <w:rsid w:val="00F53CFE"/>
    <w:rsid w:val="00F606D5"/>
    <w:rsid w:val="00F61EA7"/>
    <w:rsid w:val="00F64077"/>
    <w:rsid w:val="00F6536D"/>
    <w:rsid w:val="00F66C94"/>
    <w:rsid w:val="00F70F59"/>
    <w:rsid w:val="00F73321"/>
    <w:rsid w:val="00F75AA9"/>
    <w:rsid w:val="00F80C34"/>
    <w:rsid w:val="00F810C2"/>
    <w:rsid w:val="00F86A1E"/>
    <w:rsid w:val="00F86FFD"/>
    <w:rsid w:val="00F90C8D"/>
    <w:rsid w:val="00F92983"/>
    <w:rsid w:val="00F95E33"/>
    <w:rsid w:val="00FB0F56"/>
    <w:rsid w:val="00FB261A"/>
    <w:rsid w:val="00FB3F7B"/>
    <w:rsid w:val="00FC4DB5"/>
    <w:rsid w:val="00FD0970"/>
    <w:rsid w:val="00FD3F17"/>
    <w:rsid w:val="00FD5673"/>
    <w:rsid w:val="00FD74B7"/>
    <w:rsid w:val="00FE2290"/>
    <w:rsid w:val="00FE4972"/>
    <w:rsid w:val="00FE5A1F"/>
    <w:rsid w:val="00FE5EE7"/>
    <w:rsid w:val="00FE7221"/>
    <w:rsid w:val="00FF1C2E"/>
    <w:rsid w:val="00FF2E1E"/>
    <w:rsid w:val="00FF3742"/>
    <w:rsid w:val="00FF745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5C808F4"/>
  <w15:docId w15:val="{4E240325-0697-4612-8A11-192F24C95C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Bitstream Vera Serif" w:eastAsia="Bitstream Vera Sans" w:hAnsi="Bitstream Vera Serif" w:cs="Lucidasans"/>
        <w:kern w:val="3"/>
        <w:sz w:val="24"/>
        <w:szCs w:val="24"/>
        <w:lang w:val="pt-BR" w:eastAsia="pt-BR" w:bidi="ar-SA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A499E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numbering" w:customStyle="1" w:styleId="WWOutlineListStyle">
    <w:name w:val="WW_OutlineListStyle"/>
    <w:basedOn w:val="Semlista"/>
    <w:rsid w:val="00495AF4"/>
    <w:pPr>
      <w:numPr>
        <w:numId w:val="1"/>
      </w:numPr>
    </w:pPr>
  </w:style>
  <w:style w:type="paragraph" w:customStyle="1" w:styleId="Standard">
    <w:name w:val="Standard"/>
    <w:rsid w:val="00495AF4"/>
    <w:rPr>
      <w:rFonts w:ascii="Times" w:eastAsia="Times New Roman" w:hAnsi="Times" w:cs="Times New Roman"/>
      <w:szCs w:val="20"/>
    </w:rPr>
  </w:style>
  <w:style w:type="paragraph" w:customStyle="1" w:styleId="Textbody">
    <w:name w:val="Text body"/>
    <w:basedOn w:val="Standard"/>
    <w:rsid w:val="00495AF4"/>
    <w:pPr>
      <w:spacing w:after="120"/>
    </w:pPr>
  </w:style>
  <w:style w:type="paragraph" w:customStyle="1" w:styleId="ListIndent">
    <w:name w:val="List Indent"/>
    <w:basedOn w:val="Textbody"/>
    <w:rsid w:val="00495AF4"/>
    <w:pPr>
      <w:tabs>
        <w:tab w:val="left" w:pos="2835"/>
      </w:tabs>
      <w:ind w:left="2835" w:hanging="2551"/>
    </w:pPr>
  </w:style>
  <w:style w:type="paragraph" w:styleId="Ttulo">
    <w:name w:val="Title"/>
    <w:basedOn w:val="Standard"/>
    <w:next w:val="SBCauthors"/>
    <w:rsid w:val="00495AF4"/>
    <w:pPr>
      <w:spacing w:after="227"/>
      <w:jc w:val="center"/>
    </w:pPr>
    <w:rPr>
      <w:b/>
      <w:smallCaps/>
      <w:sz w:val="36"/>
    </w:rPr>
  </w:style>
  <w:style w:type="paragraph" w:styleId="Subttulo">
    <w:name w:val="Subtitle"/>
    <w:basedOn w:val="Ttulo"/>
    <w:next w:val="Textbody"/>
    <w:rsid w:val="00495AF4"/>
    <w:rPr>
      <w:i/>
      <w:iCs/>
      <w:sz w:val="28"/>
      <w:szCs w:val="28"/>
    </w:rPr>
  </w:style>
  <w:style w:type="paragraph" w:customStyle="1" w:styleId="Ttulo11">
    <w:name w:val="Título 11"/>
    <w:basedOn w:val="Standard"/>
    <w:next w:val="SBCparagraph"/>
    <w:rsid w:val="00495AF4"/>
    <w:pPr>
      <w:keepNext/>
      <w:widowControl/>
      <w:spacing w:before="360"/>
    </w:pPr>
    <w:rPr>
      <w:b/>
      <w:smallCaps/>
      <w:sz w:val="28"/>
    </w:rPr>
  </w:style>
  <w:style w:type="paragraph" w:customStyle="1" w:styleId="Ttulo21">
    <w:name w:val="Título 21"/>
    <w:basedOn w:val="Ttulo11"/>
    <w:next w:val="SBCparagraph"/>
    <w:rsid w:val="00495AF4"/>
    <w:pPr>
      <w:spacing w:before="240"/>
    </w:pPr>
    <w:rPr>
      <w:smallCaps w:val="0"/>
      <w:sz w:val="26"/>
    </w:rPr>
  </w:style>
  <w:style w:type="paragraph" w:customStyle="1" w:styleId="Ttulo31">
    <w:name w:val="Título 31"/>
    <w:basedOn w:val="Standard"/>
    <w:next w:val="SBCparagraph"/>
    <w:rsid w:val="00495AF4"/>
    <w:pPr>
      <w:keepNext/>
      <w:spacing w:before="240"/>
    </w:pPr>
    <w:rPr>
      <w:b/>
    </w:rPr>
  </w:style>
  <w:style w:type="paragraph" w:customStyle="1" w:styleId="Ttulo41">
    <w:name w:val="Título 41"/>
    <w:basedOn w:val="Standard"/>
    <w:next w:val="SBCparagraph"/>
    <w:rsid w:val="00495AF4"/>
    <w:pPr>
      <w:keepNext/>
      <w:jc w:val="both"/>
    </w:pPr>
    <w:rPr>
      <w:i/>
    </w:rPr>
  </w:style>
  <w:style w:type="paragraph" w:customStyle="1" w:styleId="Ttulo51">
    <w:name w:val="Título 51"/>
    <w:basedOn w:val="Standard"/>
    <w:next w:val="SBCparagraph"/>
    <w:rsid w:val="00495AF4"/>
    <w:pPr>
      <w:keepNext/>
    </w:pPr>
    <w:rPr>
      <w:rFonts w:ascii="TimesNewRoman,Bold" w:hAnsi="TimesNewRoman,Bold"/>
      <w:b/>
      <w:color w:val="000000"/>
    </w:rPr>
  </w:style>
  <w:style w:type="paragraph" w:customStyle="1" w:styleId="Ttulo61">
    <w:name w:val="Título 61"/>
    <w:basedOn w:val="Standard"/>
    <w:next w:val="SBCparagraph"/>
    <w:rsid w:val="00495AF4"/>
    <w:pPr>
      <w:keepNext/>
      <w:jc w:val="center"/>
    </w:pPr>
    <w:rPr>
      <w:b/>
      <w:i/>
      <w:color w:val="000000"/>
    </w:rPr>
  </w:style>
  <w:style w:type="paragraph" w:customStyle="1" w:styleId="Ttulo71">
    <w:name w:val="Título 71"/>
    <w:basedOn w:val="Standard"/>
    <w:next w:val="SBCparagraph"/>
    <w:rsid w:val="00495AF4"/>
    <w:pPr>
      <w:keepNext/>
      <w:jc w:val="both"/>
    </w:pPr>
    <w:rPr>
      <w:b/>
    </w:rPr>
  </w:style>
  <w:style w:type="paragraph" w:customStyle="1" w:styleId="Ttulo81">
    <w:name w:val="Título 81"/>
    <w:basedOn w:val="Standard"/>
    <w:next w:val="SBCparagraph"/>
    <w:rsid w:val="00495AF4"/>
    <w:pPr>
      <w:keepNext/>
    </w:pPr>
    <w:rPr>
      <w:b/>
    </w:rPr>
  </w:style>
  <w:style w:type="paragraph" w:customStyle="1" w:styleId="Ttulo91">
    <w:name w:val="Título 91"/>
    <w:basedOn w:val="Standard"/>
    <w:next w:val="SBCparagraph"/>
    <w:rsid w:val="00495AF4"/>
    <w:pPr>
      <w:keepNext/>
      <w:jc w:val="center"/>
    </w:pPr>
    <w:rPr>
      <w:b/>
    </w:rPr>
  </w:style>
  <w:style w:type="paragraph" w:customStyle="1" w:styleId="Heading10">
    <w:name w:val="Heading 10"/>
    <w:basedOn w:val="Ttulo"/>
    <w:next w:val="Textbody"/>
    <w:rsid w:val="00495AF4"/>
    <w:rPr>
      <w:bCs/>
    </w:rPr>
  </w:style>
  <w:style w:type="paragraph" w:styleId="Lista">
    <w:name w:val="List"/>
    <w:basedOn w:val="Textbody"/>
    <w:rsid w:val="00495AF4"/>
    <w:rPr>
      <w:rFonts w:cs="Lucidasans"/>
    </w:rPr>
  </w:style>
  <w:style w:type="paragraph" w:customStyle="1" w:styleId="Cabealho1">
    <w:name w:val="Cabeçalho1"/>
    <w:basedOn w:val="Standard"/>
    <w:rsid w:val="00495AF4"/>
    <w:pPr>
      <w:tabs>
        <w:tab w:val="center" w:pos="4419"/>
        <w:tab w:val="right" w:pos="8838"/>
      </w:tabs>
    </w:pPr>
  </w:style>
  <w:style w:type="paragraph" w:customStyle="1" w:styleId="Rodap1">
    <w:name w:val="Rodapé1"/>
    <w:basedOn w:val="Standard"/>
    <w:rsid w:val="00495AF4"/>
    <w:pPr>
      <w:tabs>
        <w:tab w:val="center" w:pos="4419"/>
        <w:tab w:val="right" w:pos="8838"/>
      </w:tabs>
    </w:pPr>
  </w:style>
  <w:style w:type="paragraph" w:customStyle="1" w:styleId="TableContents">
    <w:name w:val="Table Contents"/>
    <w:basedOn w:val="Textbody"/>
    <w:rsid w:val="00495AF4"/>
    <w:pPr>
      <w:suppressLineNumbers/>
    </w:pPr>
  </w:style>
  <w:style w:type="paragraph" w:customStyle="1" w:styleId="TableHeading">
    <w:name w:val="Table Heading"/>
    <w:basedOn w:val="TableContents"/>
    <w:rsid w:val="00495AF4"/>
    <w:pPr>
      <w:jc w:val="center"/>
    </w:pPr>
    <w:rPr>
      <w:b/>
      <w:bCs/>
      <w:i/>
      <w:iCs/>
    </w:rPr>
  </w:style>
  <w:style w:type="paragraph" w:customStyle="1" w:styleId="Legenda1">
    <w:name w:val="Legenda1"/>
    <w:basedOn w:val="Standard"/>
    <w:rsid w:val="00495AF4"/>
    <w:pPr>
      <w:suppressLineNumbers/>
      <w:spacing w:before="120" w:after="120"/>
    </w:pPr>
    <w:rPr>
      <w:rFonts w:cs="Lucidasans"/>
      <w:i/>
      <w:iCs/>
      <w:sz w:val="20"/>
    </w:rPr>
  </w:style>
  <w:style w:type="paragraph" w:customStyle="1" w:styleId="Footnote">
    <w:name w:val="Footnote"/>
    <w:basedOn w:val="Standard"/>
    <w:rsid w:val="00495AF4"/>
    <w:pPr>
      <w:suppressLineNumbers/>
      <w:ind w:left="283" w:hanging="283"/>
    </w:pPr>
    <w:rPr>
      <w:sz w:val="20"/>
    </w:rPr>
  </w:style>
  <w:style w:type="paragraph" w:customStyle="1" w:styleId="Index">
    <w:name w:val="Index"/>
    <w:basedOn w:val="Standard"/>
    <w:rsid w:val="00495AF4"/>
    <w:pPr>
      <w:suppressLineNumbers/>
    </w:pPr>
    <w:rPr>
      <w:rFonts w:cs="Lucidasans"/>
    </w:rPr>
  </w:style>
  <w:style w:type="paragraph" w:customStyle="1" w:styleId="SBCauthors">
    <w:name w:val="SBC:author(s)"/>
    <w:basedOn w:val="Standard"/>
    <w:next w:val="SBCinstitution"/>
    <w:rsid w:val="00495AF4"/>
    <w:pPr>
      <w:spacing w:before="238"/>
      <w:jc w:val="center"/>
    </w:pPr>
    <w:rPr>
      <w:b/>
      <w:color w:val="000000"/>
    </w:rPr>
  </w:style>
  <w:style w:type="paragraph" w:customStyle="1" w:styleId="SBCaddress">
    <w:name w:val="SBC:address"/>
    <w:basedOn w:val="Standard"/>
    <w:next w:val="SBCinstitution"/>
    <w:rsid w:val="00495AF4"/>
    <w:pPr>
      <w:jc w:val="center"/>
    </w:pPr>
  </w:style>
  <w:style w:type="paragraph" w:customStyle="1" w:styleId="SBCreference">
    <w:name w:val="SBC:reference"/>
    <w:basedOn w:val="Standard"/>
    <w:rsid w:val="00495AF4"/>
    <w:pPr>
      <w:spacing w:before="119"/>
      <w:ind w:left="283" w:hanging="283"/>
      <w:jc w:val="both"/>
    </w:pPr>
    <w:rPr>
      <w:color w:val="000000"/>
    </w:rPr>
  </w:style>
  <w:style w:type="paragraph" w:customStyle="1" w:styleId="SBCparagraph">
    <w:name w:val="SBC:paragraph"/>
    <w:basedOn w:val="Standard"/>
    <w:rsid w:val="00495AF4"/>
    <w:pPr>
      <w:spacing w:before="119"/>
      <w:ind w:firstLine="709"/>
      <w:jc w:val="both"/>
    </w:pPr>
    <w:rPr>
      <w:color w:val="000000"/>
    </w:rPr>
  </w:style>
  <w:style w:type="paragraph" w:customStyle="1" w:styleId="SBCinstitution">
    <w:name w:val="SBC:institution"/>
    <w:basedOn w:val="Standard"/>
    <w:next w:val="SBCaddress"/>
    <w:rsid w:val="00495AF4"/>
    <w:pPr>
      <w:spacing w:before="238"/>
      <w:jc w:val="center"/>
    </w:pPr>
  </w:style>
  <w:style w:type="paragraph" w:customStyle="1" w:styleId="SBCresumo">
    <w:name w:val="SBC:resumo"/>
    <w:basedOn w:val="Standard"/>
    <w:next w:val="SBCtitle1"/>
    <w:rsid w:val="00495AF4"/>
    <w:pPr>
      <w:spacing w:before="119" w:after="119"/>
      <w:ind w:left="454" w:right="454"/>
      <w:jc w:val="both"/>
    </w:pPr>
    <w:rPr>
      <w:i/>
    </w:rPr>
  </w:style>
  <w:style w:type="paragraph" w:customStyle="1" w:styleId="SBCabstract">
    <w:name w:val="SBC:abstract"/>
    <w:basedOn w:val="Standard"/>
    <w:next w:val="SBCresumo"/>
    <w:rsid w:val="00495AF4"/>
    <w:pPr>
      <w:spacing w:before="119" w:after="119"/>
      <w:ind w:left="454" w:right="454"/>
      <w:jc w:val="both"/>
    </w:pPr>
    <w:rPr>
      <w:i/>
      <w:lang w:val="en-US"/>
    </w:rPr>
  </w:style>
  <w:style w:type="paragraph" w:customStyle="1" w:styleId="SBClist">
    <w:name w:val="SBC:list"/>
    <w:basedOn w:val="Standard"/>
    <w:rsid w:val="00495AF4"/>
    <w:pPr>
      <w:numPr>
        <w:numId w:val="2"/>
      </w:numPr>
      <w:tabs>
        <w:tab w:val="left" w:pos="709"/>
      </w:tabs>
      <w:jc w:val="both"/>
    </w:pPr>
  </w:style>
  <w:style w:type="paragraph" w:customStyle="1" w:styleId="SBCfigure">
    <w:name w:val="SBC:figure"/>
    <w:basedOn w:val="Standard"/>
    <w:next w:val="SBCcaption"/>
    <w:rsid w:val="00495AF4"/>
    <w:pPr>
      <w:keepNext/>
      <w:widowControl/>
      <w:spacing w:before="119"/>
      <w:jc w:val="center"/>
    </w:pPr>
  </w:style>
  <w:style w:type="paragraph" w:customStyle="1" w:styleId="SBCcaption">
    <w:name w:val="SBC:caption"/>
    <w:basedOn w:val="Standard"/>
    <w:next w:val="SBCparagraph"/>
    <w:rsid w:val="00495AF4"/>
    <w:pPr>
      <w:widowControl/>
      <w:spacing w:before="119" w:after="119"/>
      <w:ind w:left="454" w:right="454"/>
      <w:jc w:val="center"/>
    </w:pPr>
    <w:rPr>
      <w:rFonts w:ascii="Helvetica" w:hAnsi="Helvetica"/>
      <w:b/>
    </w:rPr>
  </w:style>
  <w:style w:type="paragraph" w:customStyle="1" w:styleId="SBCreferences">
    <w:name w:val="SBC:references"/>
    <w:basedOn w:val="Standard"/>
    <w:next w:val="SBCreference"/>
    <w:rsid w:val="00495AF4"/>
    <w:pPr>
      <w:keepNext/>
      <w:spacing w:before="238"/>
    </w:pPr>
    <w:rPr>
      <w:b/>
      <w:sz w:val="26"/>
    </w:rPr>
  </w:style>
  <w:style w:type="paragraph" w:customStyle="1" w:styleId="SBCtitle">
    <w:name w:val="SBC:title"/>
    <w:basedOn w:val="Standard"/>
    <w:next w:val="SBCauthors"/>
    <w:rsid w:val="00495AF4"/>
    <w:pPr>
      <w:spacing w:before="238"/>
      <w:jc w:val="center"/>
    </w:pPr>
    <w:rPr>
      <w:b/>
      <w:sz w:val="32"/>
    </w:rPr>
  </w:style>
  <w:style w:type="paragraph" w:customStyle="1" w:styleId="SBCtitle1">
    <w:name w:val="SBC:title:1"/>
    <w:basedOn w:val="Standard"/>
    <w:next w:val="SBCparagraphfirst"/>
    <w:rsid w:val="00495AF4"/>
    <w:pPr>
      <w:keepNext/>
      <w:numPr>
        <w:numId w:val="1"/>
      </w:numPr>
      <w:spacing w:before="238"/>
      <w:outlineLvl w:val="0"/>
    </w:pPr>
    <w:rPr>
      <w:b/>
      <w:sz w:val="26"/>
    </w:rPr>
  </w:style>
  <w:style w:type="paragraph" w:customStyle="1" w:styleId="SBCtitle2">
    <w:name w:val="SBC:title:2"/>
    <w:basedOn w:val="Standard"/>
    <w:next w:val="SBCparagraphfirst"/>
    <w:rsid w:val="00495AF4"/>
    <w:pPr>
      <w:keepNext/>
      <w:numPr>
        <w:ilvl w:val="1"/>
        <w:numId w:val="1"/>
      </w:numPr>
      <w:spacing w:before="238"/>
      <w:ind w:left="567"/>
      <w:outlineLvl w:val="1"/>
    </w:pPr>
    <w:rPr>
      <w:b/>
    </w:rPr>
  </w:style>
  <w:style w:type="paragraph" w:customStyle="1" w:styleId="SBCtitle3">
    <w:name w:val="SBC:title:3"/>
    <w:basedOn w:val="Standard"/>
    <w:next w:val="SBCparagraphfirst"/>
    <w:rsid w:val="00495AF4"/>
    <w:pPr>
      <w:keepNext/>
      <w:spacing w:before="113"/>
    </w:pPr>
  </w:style>
  <w:style w:type="paragraph" w:customStyle="1" w:styleId="SBClistnumbered">
    <w:name w:val="SBC:list:numbered"/>
    <w:basedOn w:val="Standard"/>
    <w:rsid w:val="00495AF4"/>
    <w:pPr>
      <w:numPr>
        <w:numId w:val="3"/>
      </w:numPr>
      <w:tabs>
        <w:tab w:val="left" w:pos="0"/>
      </w:tabs>
      <w:jc w:val="both"/>
    </w:pPr>
  </w:style>
  <w:style w:type="paragraph" w:customStyle="1" w:styleId="SBCfootnote">
    <w:name w:val="SBC:footnote"/>
    <w:basedOn w:val="Standard"/>
    <w:rsid w:val="00495AF4"/>
    <w:pPr>
      <w:spacing w:before="62"/>
      <w:ind w:left="283" w:hanging="283"/>
    </w:pPr>
    <w:rPr>
      <w:sz w:val="20"/>
    </w:rPr>
  </w:style>
  <w:style w:type="paragraph" w:customStyle="1" w:styleId="SBCemail">
    <w:name w:val="SBC:email"/>
    <w:basedOn w:val="Standard"/>
    <w:next w:val="SBCabstract"/>
    <w:rsid w:val="00495AF4"/>
    <w:pPr>
      <w:spacing w:before="119" w:after="119"/>
      <w:jc w:val="center"/>
    </w:pPr>
    <w:rPr>
      <w:rFonts w:ascii="Courier" w:hAnsi="Courier"/>
      <w:sz w:val="20"/>
    </w:rPr>
  </w:style>
  <w:style w:type="paragraph" w:customStyle="1" w:styleId="SBCparagraphfirst">
    <w:name w:val="SBC:paragraph:first"/>
    <w:basedOn w:val="SBCparagraph"/>
    <w:next w:val="SBCparagraph"/>
    <w:rsid w:val="00495AF4"/>
    <w:pPr>
      <w:ind w:firstLine="0"/>
    </w:pPr>
  </w:style>
  <w:style w:type="paragraph" w:customStyle="1" w:styleId="SBCcaption2lines">
    <w:name w:val="SBC:caption:2lines"/>
    <w:basedOn w:val="SBCcaption"/>
    <w:next w:val="SBCparagraph"/>
    <w:rsid w:val="00495AF4"/>
    <w:pPr>
      <w:jc w:val="both"/>
    </w:pPr>
  </w:style>
  <w:style w:type="character" w:customStyle="1" w:styleId="FootnoteSymbol">
    <w:name w:val="Footnote Symbol"/>
    <w:rsid w:val="00495AF4"/>
  </w:style>
  <w:style w:type="character" w:customStyle="1" w:styleId="Nmerodepgina1">
    <w:name w:val="Número de página1"/>
    <w:rsid w:val="00495AF4"/>
  </w:style>
  <w:style w:type="character" w:customStyle="1" w:styleId="NumberingSymbols">
    <w:name w:val="Numbering Symbols"/>
    <w:rsid w:val="00495AF4"/>
  </w:style>
  <w:style w:type="character" w:customStyle="1" w:styleId="BulletSymbols">
    <w:name w:val="Bullet Symbols"/>
    <w:rsid w:val="00495AF4"/>
    <w:rPr>
      <w:rFonts w:ascii="StarSymbol" w:eastAsia="StarSymbol" w:hAnsi="StarSymbol" w:cs="StarSymbol"/>
      <w:sz w:val="22"/>
      <w:szCs w:val="18"/>
      <w:shd w:val="clear" w:color="auto" w:fill="auto"/>
    </w:rPr>
  </w:style>
  <w:style w:type="character" w:customStyle="1" w:styleId="Internetlink">
    <w:name w:val="Internet link"/>
    <w:rsid w:val="00495AF4"/>
    <w:rPr>
      <w:color w:val="000080"/>
      <w:u w:val="single"/>
    </w:rPr>
  </w:style>
  <w:style w:type="character" w:customStyle="1" w:styleId="Footnoteanchor">
    <w:name w:val="Footnote anchor"/>
    <w:rsid w:val="00495AF4"/>
    <w:rPr>
      <w:position w:val="0"/>
      <w:vertAlign w:val="superscript"/>
    </w:rPr>
  </w:style>
  <w:style w:type="character" w:customStyle="1" w:styleId="EndnoteSymbol">
    <w:name w:val="Endnote Symbol"/>
    <w:rsid w:val="00495AF4"/>
  </w:style>
  <w:style w:type="numbering" w:customStyle="1" w:styleId="SBCnumberlist">
    <w:name w:val="SBC:number:list"/>
    <w:basedOn w:val="Semlista"/>
    <w:rsid w:val="00495AF4"/>
    <w:pPr>
      <w:numPr>
        <w:numId w:val="2"/>
      </w:numPr>
    </w:pPr>
  </w:style>
  <w:style w:type="numbering" w:customStyle="1" w:styleId="SBCnumberlistnumbered">
    <w:name w:val="SBC:number:list:numbered"/>
    <w:basedOn w:val="Semlista"/>
    <w:rsid w:val="00495AF4"/>
    <w:pPr>
      <w:numPr>
        <w:numId w:val="3"/>
      </w:numPr>
    </w:pPr>
  </w:style>
  <w:style w:type="character" w:styleId="Refdenotaderodap">
    <w:name w:val="footnote reference"/>
    <w:basedOn w:val="Fontepargpadro"/>
    <w:uiPriority w:val="99"/>
    <w:semiHidden/>
    <w:unhideWhenUsed/>
    <w:rsid w:val="00495AF4"/>
    <w:rPr>
      <w:vertAlign w:val="superscript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5938F2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938F2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134432"/>
    <w:pPr>
      <w:widowControl/>
      <w:suppressAutoHyphens w:val="0"/>
      <w:autoSpaceDE w:val="0"/>
      <w:adjustRightInd w:val="0"/>
      <w:textAlignment w:val="auto"/>
    </w:pPr>
    <w:rPr>
      <w:rFonts w:ascii="Times New Roman" w:hAnsi="Times New Roman" w:cs="Times New Roman"/>
      <w:color w:val="000000"/>
      <w:kern w:val="0"/>
    </w:rPr>
  </w:style>
  <w:style w:type="character" w:styleId="Hyperlink">
    <w:name w:val="Hyperlink"/>
    <w:basedOn w:val="Fontepargpadro"/>
    <w:uiPriority w:val="99"/>
    <w:unhideWhenUsed/>
    <w:rsid w:val="001E4377"/>
    <w:rPr>
      <w:color w:val="0000FF" w:themeColor="hyperlink"/>
      <w:u w:val="single"/>
    </w:rPr>
  </w:style>
  <w:style w:type="paragraph" w:styleId="Legenda">
    <w:name w:val="caption"/>
    <w:basedOn w:val="Normal"/>
    <w:next w:val="Normal"/>
    <w:uiPriority w:val="35"/>
    <w:unhideWhenUsed/>
    <w:qFormat/>
    <w:rsid w:val="007A3744"/>
    <w:pPr>
      <w:spacing w:after="200"/>
    </w:pPr>
    <w:rPr>
      <w:b/>
      <w:bCs/>
      <w:color w:val="4F81BD" w:themeColor="accent1"/>
      <w:sz w:val="18"/>
      <w:szCs w:val="18"/>
    </w:rPr>
  </w:style>
  <w:style w:type="paragraph" w:styleId="Bibliografia">
    <w:name w:val="Bibliography"/>
    <w:basedOn w:val="Normal"/>
    <w:next w:val="Normal"/>
    <w:uiPriority w:val="37"/>
    <w:unhideWhenUsed/>
    <w:rsid w:val="00BF4C7A"/>
    <w:pPr>
      <w:spacing w:after="240"/>
    </w:pPr>
  </w:style>
  <w:style w:type="character" w:styleId="Refdecomentrio">
    <w:name w:val="annotation reference"/>
    <w:basedOn w:val="Fontepargpadro"/>
    <w:uiPriority w:val="99"/>
    <w:semiHidden/>
    <w:unhideWhenUsed/>
    <w:rsid w:val="002075B0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2075B0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2075B0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075B0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075B0"/>
    <w:rPr>
      <w:b/>
      <w:bCs/>
      <w:sz w:val="20"/>
      <w:szCs w:val="20"/>
    </w:rPr>
  </w:style>
  <w:style w:type="paragraph" w:styleId="Cabealho">
    <w:name w:val="header"/>
    <w:basedOn w:val="Normal"/>
    <w:link w:val="CabealhoChar"/>
    <w:uiPriority w:val="99"/>
    <w:unhideWhenUsed/>
    <w:rsid w:val="00E26310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E26310"/>
  </w:style>
  <w:style w:type="paragraph" w:styleId="Rodap">
    <w:name w:val="footer"/>
    <w:basedOn w:val="Normal"/>
    <w:link w:val="RodapChar"/>
    <w:uiPriority w:val="99"/>
    <w:unhideWhenUsed/>
    <w:rsid w:val="00E26310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E26310"/>
  </w:style>
  <w:style w:type="paragraph" w:customStyle="1" w:styleId="Author">
    <w:name w:val="Author"/>
    <w:basedOn w:val="Normal"/>
    <w:rsid w:val="00675D49"/>
    <w:pPr>
      <w:widowControl/>
      <w:tabs>
        <w:tab w:val="left" w:pos="720"/>
      </w:tabs>
      <w:suppressAutoHyphens w:val="0"/>
      <w:autoSpaceDN/>
      <w:spacing w:before="240"/>
      <w:jc w:val="center"/>
      <w:textAlignment w:val="auto"/>
    </w:pPr>
    <w:rPr>
      <w:rFonts w:ascii="Times" w:eastAsia="Times New Roman" w:hAnsi="Times" w:cs="Times New Roman"/>
      <w:b/>
      <w:kern w:val="0"/>
      <w:lang w:val="en-US"/>
    </w:rPr>
  </w:style>
  <w:style w:type="paragraph" w:customStyle="1" w:styleId="Address">
    <w:name w:val="Address"/>
    <w:basedOn w:val="Normal"/>
    <w:link w:val="AddressChar"/>
    <w:autoRedefine/>
    <w:rsid w:val="00675D49"/>
    <w:pPr>
      <w:widowControl/>
      <w:tabs>
        <w:tab w:val="left" w:pos="720"/>
      </w:tabs>
      <w:suppressAutoHyphens w:val="0"/>
      <w:autoSpaceDN/>
      <w:spacing w:before="240"/>
      <w:jc w:val="center"/>
      <w:textAlignment w:val="auto"/>
    </w:pPr>
    <w:rPr>
      <w:rFonts w:ascii="Times" w:eastAsia="Times New Roman" w:hAnsi="Times" w:cs="Times New Roman"/>
      <w:kern w:val="0"/>
      <w:szCs w:val="20"/>
    </w:rPr>
  </w:style>
  <w:style w:type="character" w:customStyle="1" w:styleId="AddressChar">
    <w:name w:val="Address Char"/>
    <w:link w:val="Address"/>
    <w:rsid w:val="00675D49"/>
    <w:rPr>
      <w:rFonts w:ascii="Times" w:eastAsia="Times New Roman" w:hAnsi="Times" w:cs="Times New Roman"/>
      <w:kern w:val="0"/>
      <w:szCs w:val="20"/>
    </w:rPr>
  </w:style>
  <w:style w:type="paragraph" w:customStyle="1" w:styleId="Email">
    <w:name w:val="Email"/>
    <w:basedOn w:val="Normal"/>
    <w:rsid w:val="00675D49"/>
    <w:pPr>
      <w:widowControl/>
      <w:tabs>
        <w:tab w:val="left" w:pos="720"/>
      </w:tabs>
      <w:suppressAutoHyphens w:val="0"/>
      <w:autoSpaceDN/>
      <w:spacing w:before="120" w:after="120"/>
      <w:jc w:val="center"/>
      <w:textAlignment w:val="auto"/>
    </w:pPr>
    <w:rPr>
      <w:rFonts w:ascii="Courier New" w:eastAsia="Times New Roman" w:hAnsi="Courier New" w:cs="Times New Roman"/>
      <w:kern w:val="0"/>
      <w:sz w:val="20"/>
      <w:szCs w:val="20"/>
      <w:lang w:val="en-US"/>
    </w:rPr>
  </w:style>
  <w:style w:type="character" w:customStyle="1" w:styleId="apple-converted-space">
    <w:name w:val="apple-converted-space"/>
    <w:basedOn w:val="Fontepargpadro"/>
    <w:rsid w:val="004B2AF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878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0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3947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113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7536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7650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59998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22334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495441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717210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4" w:space="0" w:color="F5F5F5"/>
                                        <w:left w:val="single" w:sz="4" w:space="0" w:color="F5F5F5"/>
                                        <w:bottom w:val="single" w:sz="4" w:space="0" w:color="F5F5F5"/>
                                        <w:right w:val="single" w:sz="4" w:space="0" w:color="F5F5F5"/>
                                      </w:divBdr>
                                      <w:divsChild>
                                        <w:div w:id="21233793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7515143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227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418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8292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7554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08432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69402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97994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27586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59153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4" w:space="0" w:color="F5F5F5"/>
                                        <w:left w:val="single" w:sz="4" w:space="0" w:color="F5F5F5"/>
                                        <w:bottom w:val="single" w:sz="4" w:space="0" w:color="F5F5F5"/>
                                        <w:right w:val="single" w:sz="4" w:space="0" w:color="F5F5F5"/>
                                      </w:divBdr>
                                      <w:divsChild>
                                        <w:div w:id="3784798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9840894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D297744-FE11-4ABA-88E0-E0D77522EE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6</TotalTime>
  <Pages>2</Pages>
  <Words>327</Words>
  <Characters>1772</Characters>
  <Application>Microsoft Office Word</Application>
  <DocSecurity>0</DocSecurity>
  <Lines>14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NSFátima</dc:creator>
  <cp:lastModifiedBy>Carlos Eduardo Pantoja</cp:lastModifiedBy>
  <cp:revision>126</cp:revision>
  <dcterms:created xsi:type="dcterms:W3CDTF">2013-01-09T19:34:00Z</dcterms:created>
  <dcterms:modified xsi:type="dcterms:W3CDTF">2019-12-10T19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nfo 1">
    <vt:lpwstr/>
  </property>
  <property fmtid="{D5CDD505-2E9C-101B-9397-08002B2CF9AE}" pid="3" name="Info 2">
    <vt:lpwstr/>
  </property>
  <property fmtid="{D5CDD505-2E9C-101B-9397-08002B2CF9AE}" pid="4" name="Info 3">
    <vt:lpwstr/>
  </property>
  <property fmtid="{D5CDD505-2E9C-101B-9397-08002B2CF9AE}" pid="5" name="Info 4">
    <vt:lpwstr/>
  </property>
  <property fmtid="{D5CDD505-2E9C-101B-9397-08002B2CF9AE}" pid="6" name="ZOTERO_PREF_1">
    <vt:lpwstr>&lt;data data-version="3" zotero-version="3.0.8"&gt;&lt;session id="I0BE9AqB"/&gt;&lt;style id="http://www.zotero.org/styles/sociedade-brasileira-de-computacao" hasBibliography="1" bibliographyStyleHasBeenSet="1"/&gt;&lt;prefs&gt;&lt;pref name="fieldType" value="Field"/&gt;&lt;pref name=</vt:lpwstr>
  </property>
  <property fmtid="{D5CDD505-2E9C-101B-9397-08002B2CF9AE}" pid="7" name="ZOTERO_PREF_2">
    <vt:lpwstr>"storeReferences" value="true"/&gt;&lt;pref name="noteType" value="0"/&gt;&lt;/prefs&gt;&lt;/data&gt;</vt:lpwstr>
  </property>
</Properties>
</file>